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7777777" w:rsidR="00BD0E7E" w:rsidRPr="00375814" w:rsidRDefault="00BD0E7E" w:rsidP="00BD0E7E">
      <w:pPr>
        <w:rPr>
          <w:rFonts w:cs="Arial"/>
          <w:lang w:eastAsia="en-US" w:bidi="ar-SA"/>
        </w:rPr>
      </w:pPr>
      <w:commentRangeStart w:id="0"/>
      <w:r w:rsidRPr="00375814">
        <w:rPr>
          <w:rFonts w:cs="Arial"/>
          <w:lang w:eastAsia="en-US" w:bidi="ar-SA"/>
        </w:rPr>
        <w:t xml:space="preserve">The goal for the project is a big climate data analytic system that enables knowledge-discovery (KD) and provides </w:t>
      </w:r>
      <w:bookmarkStart w:id="1" w:name="_Hlk513554011"/>
      <w:r w:rsidRPr="00375814">
        <w:rPr>
          <w:rFonts w:cs="Arial"/>
          <w:lang w:eastAsia="en-US" w:bidi="ar-SA"/>
        </w:rPr>
        <w:t>recommendations for construction strategies given a geographical location and the associated weather data</w:t>
      </w:r>
      <w:bookmarkEnd w:id="1"/>
      <w:r w:rsidRPr="00375814">
        <w:rPr>
          <w:rFonts w:cs="Arial"/>
          <w:lang w:eastAsia="en-US" w:bidi="ar-SA"/>
        </w:rPr>
        <w:t xml:space="preserve">. </w:t>
      </w:r>
    </w:p>
    <w:p w14:paraId="550D818A" w14:textId="77777777" w:rsidR="00BD0E7E" w:rsidRPr="00375814" w:rsidRDefault="00BD0E7E" w:rsidP="00BD0E7E">
      <w:pPr>
        <w:pStyle w:val="NormalWeb"/>
        <w:rPr>
          <w:rFonts w:cs="Arial"/>
          <w:i/>
          <w:iCs/>
          <w:lang w:eastAsia="en-US"/>
        </w:rPr>
      </w:pPr>
    </w:p>
    <w:p w14:paraId="022F7862" w14:textId="77777777" w:rsidR="00BD0E7E" w:rsidRPr="00375814" w:rsidRDefault="00BD0E7E" w:rsidP="00BD0E7E">
      <w:pPr>
        <w:rPr>
          <w:rFonts w:cs="Arial"/>
          <w:lang w:eastAsia="en-US" w:bidi="ar-SA"/>
        </w:rPr>
      </w:pPr>
      <w:r w:rsidRPr="00375814">
        <w:rPr>
          <w:rFonts w:cs="Arial"/>
          <w:lang w:eastAsia="en-US" w:bidi="ar-SA"/>
        </w:rPr>
        <w:t xml:space="preserve">In Colombia the weather is massively varied due to high altitude mountains, coastlines and effects of phenomena such as el </w:t>
      </w:r>
      <w:r w:rsidRPr="00375814">
        <w:rPr>
          <w:rFonts w:cs="Arial"/>
        </w:rPr>
        <w:t>Niño</w:t>
      </w:r>
      <w:r w:rsidRPr="00375814">
        <w:rPr>
          <w:rFonts w:cs="Arial"/>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561B9C7C" w14:textId="77777777" w:rsidR="00E17D8E" w:rsidRPr="00375814" w:rsidRDefault="00E17D8E" w:rsidP="00E17D8E"/>
    <w:p w14:paraId="7C4F1245" w14:textId="77777777" w:rsidR="00E17D8E" w:rsidRPr="00375814" w:rsidRDefault="00E17D8E" w:rsidP="00E17D8E">
      <w:pPr>
        <w:pStyle w:val="BodyText"/>
      </w:pPr>
      <w:r w:rsidRPr="00375814">
        <w:t>[any acknowledgement you want to expres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p w14:paraId="68E331D1" w14:textId="77777777" w:rsidR="00E17D8E" w:rsidRPr="00375814" w:rsidRDefault="00E17D8E"/>
    <w:p w14:paraId="6EFAFAEF" w14:textId="77777777" w:rsidR="00E17D8E" w:rsidRPr="00375814" w:rsidRDefault="00E17D8E" w:rsidP="00E17D8E">
      <w:pPr>
        <w:pStyle w:val="Heading1"/>
      </w:pPr>
      <w:r w:rsidRPr="00375814">
        <w:t>Chapter 1. Introduction</w:t>
      </w:r>
    </w:p>
    <w:p w14:paraId="2D79A520" w14:textId="77777777" w:rsidR="00F83B12" w:rsidRPr="00375814" w:rsidRDefault="00F83B12" w:rsidP="00F83B12">
      <w:pPr>
        <w:pStyle w:val="Heading2"/>
      </w:pPr>
      <w:r w:rsidRPr="00375814">
        <w:t xml:space="preserve">Scope </w:t>
      </w:r>
    </w:p>
    <w:p w14:paraId="2EC091AC" w14:textId="0AFF1987" w:rsidR="009C6299" w:rsidRPr="00375814" w:rsidRDefault="0090484B" w:rsidP="009C6299">
      <w:r w:rsidRPr="00375814">
        <w:t>This diss</w:t>
      </w:r>
      <w:r>
        <w:t xml:space="preserve">ertation </w:t>
      </w:r>
      <w:r w:rsidR="00C02FE6">
        <w:t xml:space="preserve">examines </w:t>
      </w:r>
      <w:r>
        <w:t xml:space="preserve">how </w:t>
      </w:r>
      <w:r w:rsidRPr="00375814">
        <w:rPr>
          <w:rFonts w:cs="Arial"/>
          <w:lang w:eastAsia="en-US" w:bidi="ar-SA"/>
        </w:rPr>
        <w:t>a big weather data framework</w:t>
      </w:r>
      <w:r>
        <w:rPr>
          <w:rFonts w:cs="Arial"/>
          <w:lang w:eastAsia="en-US" w:bidi="ar-SA"/>
        </w:rPr>
        <w:t xml:space="preserve"> combined with k</w:t>
      </w:r>
      <w:r w:rsidR="005562AF">
        <w:rPr>
          <w:rFonts w:cs="Arial"/>
          <w:lang w:eastAsia="en-US" w:bidi="ar-SA"/>
        </w:rPr>
        <w:t xml:space="preserve">nowledge </w:t>
      </w:r>
      <w:r>
        <w:rPr>
          <w:rFonts w:cs="Arial"/>
          <w:lang w:eastAsia="en-US" w:bidi="ar-SA"/>
        </w:rPr>
        <w:t>d</w:t>
      </w:r>
      <w:r w:rsidR="005562AF">
        <w:rPr>
          <w:rFonts w:cs="Arial"/>
          <w:lang w:eastAsia="en-US" w:bidi="ar-SA"/>
        </w:rPr>
        <w:t>iscovery</w:t>
      </w:r>
      <w:r w:rsidR="005562AF" w:rsidRPr="00375814">
        <w:rPr>
          <w:rFonts w:cs="Arial"/>
          <w:lang w:eastAsia="en-US" w:bidi="ar-SA"/>
        </w:rPr>
        <w:t xml:space="preserve"> techniques can help define localized approaches to building design and construction that improve living conditions and reduce energy consumption in Colombia.</w:t>
      </w:r>
      <w:r>
        <w:rPr>
          <w:rFonts w:cs="Arial"/>
          <w:lang w:eastAsia="en-US" w:bidi="ar-SA"/>
        </w:rPr>
        <w:t xml:space="preserve"> </w:t>
      </w:r>
    </w:p>
    <w:p w14:paraId="2CA12D2E" w14:textId="2D83DEE3" w:rsidR="00F83B12" w:rsidRDefault="00F83B12" w:rsidP="00F83B12">
      <w:pPr>
        <w:pStyle w:val="Heading2"/>
      </w:pPr>
      <w:r w:rsidRPr="00375814">
        <w:t>Problem statement</w:t>
      </w:r>
    </w:p>
    <w:p w14:paraId="370A79D1" w14:textId="1B0FA39A" w:rsidR="00BE7A54" w:rsidRPr="00184B9A" w:rsidRDefault="00BE7A54" w:rsidP="00BE7A54">
      <w:pPr>
        <w:rPr>
          <w:i/>
        </w:rPr>
      </w:pP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r w:rsidR="00B905EB">
        <w:rPr>
          <w:i/>
        </w:rPr>
        <w:t xml:space="preserve"> </w:t>
      </w:r>
      <w:r w:rsidR="00B905EB" w:rsidRPr="00B905EB">
        <w:t>A p</w:t>
      </w:r>
      <w:r w:rsidRPr="00B905EB">
        <w:t>rimary</w:t>
      </w:r>
      <w:r w:rsidRPr="00375814">
        <w:t xml:space="preserve">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E4F124E" w14:textId="709EE6D3"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1B0A2478" w14:textId="3566FB73" w:rsidR="00706889" w:rsidRPr="00375814" w:rsidRDefault="00E732DE" w:rsidP="00706889">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w:t>
      </w:r>
      <w:r w:rsidR="00457E12">
        <w:rPr>
          <w:rFonts w:cs="Arial"/>
          <w:lang w:eastAsia="en-US" w:bidi="ar-SA"/>
        </w:rPr>
        <w:t xml:space="preserve">systems are required </w:t>
      </w:r>
      <w:r w:rsidRPr="00375814">
        <w:rPr>
          <w:rFonts w:cs="Arial"/>
          <w:lang w:eastAsia="en-US" w:bidi="ar-SA"/>
        </w:rPr>
        <w:t xml:space="preserve">which </w:t>
      </w:r>
      <w:r w:rsidR="00457E12">
        <w:rPr>
          <w:rFonts w:cs="Arial"/>
          <w:lang w:eastAsia="en-US" w:bidi="ar-SA"/>
        </w:rPr>
        <w:t>are</w:t>
      </w:r>
      <w:r w:rsidRPr="00375814">
        <w:rPr>
          <w:rFonts w:cs="Arial"/>
          <w:lang w:eastAsia="en-US" w:bidi="ar-SA"/>
        </w:rPr>
        <w:t xml:space="preserve"> expensive</w:t>
      </w:r>
      <w:r w:rsidR="00457E12">
        <w:rPr>
          <w:rFonts w:cs="Arial"/>
          <w:lang w:eastAsia="en-US" w:bidi="ar-SA"/>
        </w:rPr>
        <w:t xml:space="preserve"> to install</w:t>
      </w:r>
      <w:r w:rsidRPr="00375814">
        <w:rPr>
          <w:rFonts w:cs="Arial"/>
          <w:lang w:eastAsia="en-US" w:bidi="ar-SA"/>
        </w:rPr>
        <w:t xml:space="preserve">, costly to run and produce emissions. </w:t>
      </w:r>
    </w:p>
    <w:p w14:paraId="52432F3C" w14:textId="77777777" w:rsidR="00E732DE" w:rsidRPr="00375814" w:rsidRDefault="00E732DE" w:rsidP="00E732DE">
      <w:pPr>
        <w:rPr>
          <w:rFonts w:cs="Arial"/>
          <w:lang w:eastAsia="en-US" w:bidi="ar-SA"/>
        </w:rPr>
      </w:pPr>
    </w:p>
    <w:p w14:paraId="7677EB3B" w14:textId="77777777" w:rsidR="00214A4B" w:rsidRPr="00375814" w:rsidRDefault="00214A4B" w:rsidP="00E57CD8">
      <w:pPr>
        <w:pStyle w:val="Heading3"/>
        <w:rPr>
          <w:lang w:eastAsia="en-US" w:bidi="ar-SA"/>
        </w:rPr>
      </w:pPr>
      <w:r w:rsidRPr="00375814">
        <w:rPr>
          <w:lang w:eastAsia="en-US" w:bidi="ar-SA"/>
        </w:rPr>
        <w:t>Complexity of existing workflow</w:t>
      </w:r>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B5F0A94" w:rsidR="00214A4B" w:rsidRPr="00375814" w:rsidRDefault="00214A4B" w:rsidP="002A2311">
      <w:pPr>
        <w:pStyle w:val="ListParagraph"/>
        <w:numPr>
          <w:ilvl w:val="0"/>
          <w:numId w:val="8"/>
        </w:numPr>
      </w:pPr>
      <w:r w:rsidRPr="00375814">
        <w:t xml:space="preserve">Identifying technological solutions (design strategies) – in response to the biological evaluation technological approaches can be identified to ensure more time within the comfort zone. For example; </w:t>
      </w:r>
      <w:r w:rsidR="00457E12">
        <w:t>active or passive solar heating</w:t>
      </w:r>
      <w:r w:rsidRPr="00375814">
        <w:t xml:space="preserve"> to gain </w:t>
      </w:r>
      <w:r w:rsidR="00457E12">
        <w:t>heat energy from</w:t>
      </w:r>
      <w:r w:rsidRPr="00375814">
        <w:t xml:space="preserv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1A5653C7" w:rsidR="00214A4B"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w:t>
      </w:r>
      <w:r w:rsidR="00457E12">
        <w:rPr>
          <w:rFonts w:cs="Arial"/>
        </w:rPr>
        <w:t>increasing the complexity of</w:t>
      </w:r>
      <w:r w:rsidRPr="00375814">
        <w:rPr>
          <w:rFonts w:cs="Arial"/>
        </w:rPr>
        <w:t xml:space="preserve"> the process. </w:t>
      </w:r>
      <w:r w:rsidRPr="00375814">
        <w:rPr>
          <w:rFonts w:cs="Arial"/>
          <w:lang w:eastAsia="en-US" w:bidi="ar-SA"/>
        </w:rPr>
        <w:t xml:space="preserve">Buildings are rarely occupied constantly, depending on use, occupancy can vary daily (residential buildings are often occupied </w:t>
      </w:r>
      <w:r w:rsidR="00457E12">
        <w:rPr>
          <w:rFonts w:cs="Arial"/>
          <w:lang w:eastAsia="en-US" w:bidi="ar-SA"/>
        </w:rPr>
        <w:t xml:space="preserve">during </w:t>
      </w:r>
      <w:r w:rsidRPr="00375814">
        <w:rPr>
          <w:rFonts w:cs="Arial"/>
          <w:lang w:eastAsia="en-US" w:bidi="ar-SA"/>
        </w:rPr>
        <w:t>evenings and night time), weekly (office buildings not in use at weekends) and through the year (schools and universities have seasonal holiday periods). The design approach for two buildings with different uses in the same location will not be the same.</w:t>
      </w:r>
      <w:r w:rsidR="00457E12">
        <w:rPr>
          <w:rFonts w:cs="Arial"/>
          <w:lang w:eastAsia="en-US" w:bidi="ar-SA"/>
        </w:rPr>
        <w:t xml:space="preserve"> Usage </w:t>
      </w:r>
      <w:r w:rsidR="00457E12" w:rsidRPr="00375814">
        <w:rPr>
          <w:rFonts w:cs="Arial"/>
          <w:lang w:eastAsia="en-US" w:bidi="ar-SA"/>
        </w:rPr>
        <w:t>patterns</w:t>
      </w:r>
      <w:r w:rsidR="00457E12">
        <w:rPr>
          <w:rFonts w:cs="Arial"/>
          <w:lang w:eastAsia="en-US" w:bidi="ar-SA"/>
        </w:rPr>
        <w:t xml:space="preserve">, </w:t>
      </w:r>
      <w:r w:rsidR="00457E12" w:rsidRPr="00375814">
        <w:rPr>
          <w:rFonts w:cs="Arial"/>
          <w:lang w:eastAsia="en-US" w:bidi="ar-SA"/>
        </w:rPr>
        <w:t>activity types</w:t>
      </w:r>
      <w:r w:rsidR="00457E12">
        <w:rPr>
          <w:rFonts w:cs="Arial"/>
          <w:lang w:eastAsia="en-US" w:bidi="ar-SA"/>
        </w:rPr>
        <w:t xml:space="preserve"> and orientation of spaces w</w:t>
      </w:r>
      <w:r w:rsidRPr="00375814">
        <w:rPr>
          <w:rFonts w:cs="Arial"/>
          <w:lang w:eastAsia="en-US" w:bidi="ar-SA"/>
        </w:rPr>
        <w:t xml:space="preserve">ithin buildings </w:t>
      </w:r>
      <w:r w:rsidR="00457E12">
        <w:rPr>
          <w:rFonts w:cs="Arial"/>
          <w:lang w:eastAsia="en-US" w:bidi="ar-SA"/>
        </w:rPr>
        <w:t>can also vary. Each space can therefore require a different design response.</w:t>
      </w:r>
    </w:p>
    <w:p w14:paraId="5C268B09" w14:textId="65104156" w:rsidR="00437C0A" w:rsidRPr="00375814" w:rsidRDefault="00437C0A" w:rsidP="00214A4B">
      <w:pPr>
        <w:rPr>
          <w:rFonts w:cs="Arial"/>
          <w:lang w:eastAsia="en-US" w:bidi="ar-SA"/>
        </w:rPr>
      </w:pPr>
      <w:r>
        <w:rPr>
          <w:rFonts w:cs="Arial"/>
          <w:lang w:eastAsia="en-US" w:bidi="ar-SA"/>
        </w:rPr>
        <w:t>To address these issues the project proposes an application based around</w:t>
      </w:r>
      <w:r w:rsidRPr="00375814">
        <w:rPr>
          <w:rFonts w:cs="Arial"/>
          <w:lang w:eastAsia="en-US" w:bidi="ar-SA"/>
        </w:rPr>
        <w:t xml:space="preserve"> </w:t>
      </w:r>
      <w:r>
        <w:rPr>
          <w:rFonts w:cs="Arial"/>
          <w:lang w:eastAsia="en-US" w:bidi="ar-SA"/>
        </w:rPr>
        <w:t xml:space="preserve">Colombian </w:t>
      </w:r>
      <w:r w:rsidRPr="00375814">
        <w:rPr>
          <w:rFonts w:cs="Arial"/>
          <w:lang w:eastAsia="en-US" w:bidi="ar-SA"/>
        </w:rPr>
        <w:t>weather data</w:t>
      </w:r>
      <w:r>
        <w:rPr>
          <w:rFonts w:cs="Arial"/>
          <w:lang w:eastAsia="en-US" w:bidi="ar-SA"/>
        </w:rPr>
        <w:t xml:space="preserve"> that combines datamining techniques with expertise of the low-energy building construction </w:t>
      </w:r>
      <w:r w:rsidR="005562AF">
        <w:rPr>
          <w:rFonts w:cs="Arial"/>
          <w:lang w:eastAsia="en-US" w:bidi="ar-SA"/>
        </w:rPr>
        <w:t xml:space="preserve">domain </w:t>
      </w:r>
      <w:r w:rsidR="005562AF" w:rsidRPr="00375814">
        <w:rPr>
          <w:rFonts w:cs="Arial"/>
          <w:lang w:eastAsia="en-US" w:bidi="ar-SA"/>
        </w:rPr>
        <w:t>to</w:t>
      </w:r>
      <w:r w:rsidRPr="00375814">
        <w:rPr>
          <w:rFonts w:cs="Arial"/>
          <w:lang w:eastAsia="en-US" w:bidi="ar-SA"/>
        </w:rPr>
        <w:t xml:space="preserve"> link specific design strategies with a spe</w:t>
      </w:r>
      <w:r>
        <w:rPr>
          <w:rFonts w:cs="Arial"/>
          <w:lang w:eastAsia="en-US" w:bidi="ar-SA"/>
        </w:rPr>
        <w:t xml:space="preserve">cific location and time frame. </w:t>
      </w:r>
    </w:p>
    <w:p w14:paraId="75296EF0" w14:textId="77777777" w:rsidR="00643CEE" w:rsidRPr="00375814" w:rsidRDefault="00F83B12" w:rsidP="00375814">
      <w:pPr>
        <w:pStyle w:val="Heading2"/>
      </w:pPr>
      <w:r w:rsidRPr="00375814">
        <w:t>Approach</w:t>
      </w:r>
    </w:p>
    <w:p w14:paraId="1E551B4E" w14:textId="47E5B239" w:rsidR="00643CEE" w:rsidRPr="00832315" w:rsidRDefault="00832315" w:rsidP="00832315">
      <w:pPr>
        <w:rPr>
          <w:lang w:eastAsia="en-US"/>
        </w:rPr>
      </w:pPr>
      <w:r w:rsidRPr="00832315">
        <w:rPr>
          <w:lang w:eastAsia="en-US"/>
        </w:rPr>
        <w:t xml:space="preserve">The project </w:t>
      </w:r>
      <w:r w:rsidR="00D92E5F">
        <w:rPr>
          <w:lang w:eastAsia="en-US"/>
        </w:rPr>
        <w:t>methodology begins with a</w:t>
      </w:r>
      <w:r>
        <w:rPr>
          <w:lang w:eastAsia="en-US"/>
        </w:rPr>
        <w:t xml:space="preserve"> literature review, then</w:t>
      </w:r>
      <w:r w:rsidR="00457E12">
        <w:rPr>
          <w:lang w:eastAsia="en-US"/>
        </w:rPr>
        <w:t>,</w:t>
      </w:r>
      <w:r>
        <w:rPr>
          <w:lang w:eastAsia="en-US"/>
        </w:rPr>
        <w:t xml:space="preserve"> </w:t>
      </w:r>
      <w:r w:rsidR="00457E12">
        <w:rPr>
          <w:lang w:eastAsia="en-US"/>
        </w:rPr>
        <w:t xml:space="preserve">following a specific development model, </w:t>
      </w:r>
      <w:r>
        <w:rPr>
          <w:lang w:eastAsia="en-US"/>
        </w:rPr>
        <w:t xml:space="preserve">an IT artefact </w:t>
      </w:r>
      <w:r w:rsidR="00D92E5F">
        <w:rPr>
          <w:lang w:eastAsia="en-US"/>
        </w:rPr>
        <w:t xml:space="preserve">is </w:t>
      </w:r>
      <w:r>
        <w:rPr>
          <w:lang w:eastAsia="en-US"/>
        </w:rPr>
        <w:t>developed. Finally, the artefact is evaluated qualitatively and quantitively.</w:t>
      </w:r>
    </w:p>
    <w:p w14:paraId="30D40564" w14:textId="75C0F42C" w:rsidR="00084035" w:rsidRDefault="00084035" w:rsidP="00084035">
      <w:pPr>
        <w:pStyle w:val="Heading3"/>
        <w:rPr>
          <w:lang w:eastAsia="en-US"/>
        </w:rPr>
      </w:pPr>
      <w:r w:rsidRPr="00C50803">
        <w:rPr>
          <w:lang w:eastAsia="en-US"/>
        </w:rPr>
        <w:t>Literature review</w:t>
      </w:r>
    </w:p>
    <w:p w14:paraId="50DF9077" w14:textId="5A3193CD" w:rsidR="00084035" w:rsidRDefault="00832315" w:rsidP="00084035">
      <w:pPr>
        <w:rPr>
          <w:lang w:eastAsia="en-US"/>
        </w:rPr>
      </w:pPr>
      <w:r>
        <w:rPr>
          <w:lang w:eastAsia="en-US"/>
        </w:rPr>
        <w:t>The literature review surveys low-</w:t>
      </w:r>
      <w:r w:rsidR="00084035">
        <w:rPr>
          <w:lang w:eastAsia="en-US"/>
        </w:rPr>
        <w:t xml:space="preserve">energy architectural design strategies </w:t>
      </w:r>
      <w:r>
        <w:rPr>
          <w:lang w:eastAsia="en-US"/>
        </w:rPr>
        <w:t>and how these relate to</w:t>
      </w:r>
      <w:r w:rsidR="00084035">
        <w:rPr>
          <w:lang w:eastAsia="en-US"/>
        </w:rPr>
        <w:t xml:space="preserve"> weather </w:t>
      </w:r>
      <w:r>
        <w:rPr>
          <w:lang w:eastAsia="en-US"/>
        </w:rPr>
        <w:t>and climate conditions</w:t>
      </w:r>
      <w:r w:rsidR="00084035">
        <w:rPr>
          <w:lang w:eastAsia="en-US"/>
        </w:rPr>
        <w:t xml:space="preserve"> and design criteria. </w:t>
      </w:r>
      <w:r>
        <w:rPr>
          <w:lang w:eastAsia="en-US"/>
        </w:rPr>
        <w:t>The spatiotemporal nature of climate data is examined and techniques for</w:t>
      </w:r>
      <w:r w:rsidR="00084035">
        <w:rPr>
          <w:lang w:eastAsia="en-US"/>
        </w:rPr>
        <w:t xml:space="preserve"> data mining</w:t>
      </w:r>
      <w:r>
        <w:rPr>
          <w:lang w:eastAsia="en-US"/>
        </w:rPr>
        <w:t xml:space="preserve"> </w:t>
      </w:r>
      <w:r w:rsidR="008F1522" w:rsidRPr="00375814">
        <w:rPr>
          <w:rFonts w:cs="Arial"/>
        </w:rPr>
        <w:t>meteorolog</w:t>
      </w:r>
      <w:r w:rsidR="008F1522">
        <w:rPr>
          <w:rFonts w:cs="Arial"/>
        </w:rPr>
        <w:t xml:space="preserve">ical </w:t>
      </w:r>
      <w:r>
        <w:rPr>
          <w:lang w:eastAsia="en-US"/>
        </w:rPr>
        <w:t xml:space="preserve">data are discussed. </w:t>
      </w:r>
      <w:r w:rsidR="008F1522">
        <w:rPr>
          <w:lang w:eastAsia="en-US"/>
        </w:rPr>
        <w:t>The review also includes b</w:t>
      </w:r>
      <w:r w:rsidR="00084035">
        <w:rPr>
          <w:lang w:eastAsia="en-US"/>
        </w:rPr>
        <w:t>ig data tools</w:t>
      </w:r>
      <w:r w:rsidR="008F1522">
        <w:rPr>
          <w:lang w:eastAsia="en-US"/>
        </w:rPr>
        <w:t>,</w:t>
      </w:r>
      <w:r w:rsidR="00084035">
        <w:rPr>
          <w:lang w:eastAsia="en-US"/>
        </w:rPr>
        <w:t xml:space="preserve"> </w:t>
      </w:r>
      <w:r w:rsidR="008F1522">
        <w:rPr>
          <w:lang w:eastAsia="en-US"/>
        </w:rPr>
        <w:t xml:space="preserve">components, </w:t>
      </w:r>
      <w:r w:rsidR="00084035">
        <w:rPr>
          <w:lang w:eastAsia="en-US"/>
        </w:rPr>
        <w:t>applications</w:t>
      </w:r>
      <w:r w:rsidR="008F1522">
        <w:rPr>
          <w:lang w:eastAsia="en-US"/>
        </w:rPr>
        <w:t xml:space="preserve"> and architecture</w:t>
      </w:r>
      <w:r w:rsidR="00084035">
        <w:rPr>
          <w:lang w:eastAsia="en-US"/>
        </w:rPr>
        <w:t xml:space="preserve"> in climate science. </w:t>
      </w:r>
      <w:r w:rsidR="008F1522">
        <w:rPr>
          <w:lang w:eastAsia="en-US"/>
        </w:rPr>
        <w:t xml:space="preserve">With a </w:t>
      </w:r>
      <w:r w:rsidR="00D92E5F">
        <w:rPr>
          <w:lang w:eastAsia="en-US"/>
        </w:rPr>
        <w:t>focus</w:t>
      </w:r>
      <w:r w:rsidR="008F1522">
        <w:rPr>
          <w:lang w:eastAsia="en-US"/>
        </w:rPr>
        <w:t xml:space="preserve"> on the use of w</w:t>
      </w:r>
      <w:r w:rsidR="008F1522" w:rsidRPr="008B7853">
        <w:rPr>
          <w:lang w:eastAsia="en-US"/>
        </w:rPr>
        <w:t>orkflow management for scientific big data systems</w:t>
      </w:r>
      <w:r w:rsidR="008F1522">
        <w:rPr>
          <w:lang w:eastAsia="en-US"/>
        </w:rPr>
        <w:t xml:space="preserve"> and appropriate a</w:t>
      </w:r>
      <w:r w:rsidRPr="00375814">
        <w:rPr>
          <w:rFonts w:cs="Arial"/>
        </w:rPr>
        <w:t>nalytics methods</w:t>
      </w:r>
      <w:r w:rsidR="008F1522">
        <w:rPr>
          <w:rFonts w:cs="Arial"/>
        </w:rPr>
        <w:t>.</w:t>
      </w:r>
      <w:r w:rsidR="008E251C">
        <w:rPr>
          <w:rFonts w:cs="Arial"/>
        </w:rPr>
        <w:t xml:space="preserve"> </w:t>
      </w:r>
      <w:r w:rsidR="008E251C">
        <w:rPr>
          <w:lang w:eastAsia="en-US"/>
        </w:rPr>
        <w:t>Knowledge discovery as a process model is defined and its application to pattern seeking with climate data is addressed.</w:t>
      </w:r>
    </w:p>
    <w:p w14:paraId="2598D2E5" w14:textId="29901D6B" w:rsidR="00AA06B9" w:rsidRDefault="00832315" w:rsidP="00832315">
      <w:pPr>
        <w:pStyle w:val="Heading3"/>
        <w:rPr>
          <w:lang w:eastAsia="en-US"/>
        </w:rPr>
      </w:pPr>
      <w:r>
        <w:rPr>
          <w:lang w:eastAsia="en-US"/>
        </w:rPr>
        <w:lastRenderedPageBreak/>
        <w:t>Artefact</w:t>
      </w:r>
    </w:p>
    <w:p w14:paraId="33233D63" w14:textId="437E64DF" w:rsidR="00AA06B9" w:rsidRPr="00375814" w:rsidRDefault="00C4274F" w:rsidP="00832315">
      <w:pPr>
        <w:rPr>
          <w:rFonts w:cs="Arial"/>
        </w:rPr>
      </w:pPr>
      <w:r>
        <w:rPr>
          <w:rFonts w:cs="Arial"/>
        </w:rPr>
        <w:t>The</w:t>
      </w:r>
      <w:r w:rsidR="00D92E5F">
        <w:rPr>
          <w:rFonts w:cs="Arial"/>
        </w:rPr>
        <w:t xml:space="preserve"> IT artefact </w:t>
      </w:r>
      <w:r>
        <w:rPr>
          <w:rFonts w:cs="Arial"/>
        </w:rPr>
        <w:t xml:space="preserve">is an </w:t>
      </w:r>
      <w:r w:rsidR="00AA06B9" w:rsidRPr="00375814">
        <w:rPr>
          <w:rFonts w:cs="Arial"/>
        </w:rPr>
        <w:t xml:space="preserve">application that facilitates big </w:t>
      </w:r>
      <w:r w:rsidR="00D92E5F">
        <w:rPr>
          <w:rFonts w:cs="Arial"/>
        </w:rPr>
        <w:t xml:space="preserve">weather </w:t>
      </w:r>
      <w:r w:rsidR="00AA06B9" w:rsidRPr="00375814">
        <w:rPr>
          <w:rFonts w:cs="Arial"/>
        </w:rPr>
        <w:t>data analytics for Colombia</w:t>
      </w:r>
      <w:r>
        <w:rPr>
          <w:rFonts w:cs="Arial"/>
        </w:rPr>
        <w:t>.</w:t>
      </w:r>
      <w:r w:rsidR="00D92E5F">
        <w:rPr>
          <w:rFonts w:cs="Arial"/>
        </w:rPr>
        <w:t xml:space="preserve"> </w:t>
      </w:r>
      <w:r>
        <w:rPr>
          <w:rFonts w:cs="Arial"/>
        </w:rPr>
        <w:t>By integrating</w:t>
      </w:r>
      <w:r w:rsidR="00AA06B9" w:rsidRPr="00375814">
        <w:rPr>
          <w:rFonts w:cs="Arial"/>
        </w:rPr>
        <w:t xml:space="preserve"> analytics and visualisation, the application </w:t>
      </w:r>
      <w:r>
        <w:rPr>
          <w:rFonts w:cs="Arial"/>
        </w:rPr>
        <w:t>e</w:t>
      </w:r>
      <w:r w:rsidRPr="00375814">
        <w:rPr>
          <w:rFonts w:cs="Arial"/>
        </w:rPr>
        <w:t>nable</w:t>
      </w:r>
      <w:r>
        <w:rPr>
          <w:rFonts w:cs="Arial"/>
        </w:rPr>
        <w:t>s</w:t>
      </w:r>
      <w:r w:rsidR="00AA06B9" w:rsidRPr="00375814">
        <w:rPr>
          <w:rFonts w:cs="Arial"/>
        </w:rPr>
        <w:t xml:space="preserve"> data exploration and </w:t>
      </w:r>
      <w:r>
        <w:rPr>
          <w:rFonts w:cs="Arial"/>
        </w:rPr>
        <w:t>knowledge discovery</w:t>
      </w:r>
      <w:r w:rsidR="00AA06B9" w:rsidRPr="00375814">
        <w:rPr>
          <w:rFonts w:cs="Arial"/>
        </w:rPr>
        <w:t xml:space="preserve"> </w:t>
      </w:r>
      <w:r>
        <w:rPr>
          <w:rFonts w:cs="Arial"/>
        </w:rPr>
        <w:t>by</w:t>
      </w:r>
      <w:r w:rsidR="00AA06B9" w:rsidRPr="00375814">
        <w:rPr>
          <w:rFonts w:cs="Arial"/>
        </w:rPr>
        <w:t xml:space="preserve"> </w:t>
      </w:r>
      <w:r>
        <w:rPr>
          <w:rFonts w:cs="Arial"/>
        </w:rPr>
        <w:t>linking</w:t>
      </w:r>
      <w:r w:rsidR="00AA06B9" w:rsidRPr="00375814">
        <w:rPr>
          <w:rFonts w:cs="Arial"/>
        </w:rPr>
        <w:t xml:space="preserve"> construction strategies </w:t>
      </w:r>
      <w:r>
        <w:rPr>
          <w:rFonts w:cs="Arial"/>
        </w:rPr>
        <w:t>with</w:t>
      </w:r>
      <w:r w:rsidR="00AA06B9" w:rsidRPr="00375814">
        <w:rPr>
          <w:rFonts w:cs="Arial"/>
        </w:rPr>
        <w:t xml:space="preserve"> geographical location and related historical weather data. </w:t>
      </w:r>
    </w:p>
    <w:p w14:paraId="2BB5F57B" w14:textId="043D7646" w:rsidR="00084035" w:rsidRDefault="00084035" w:rsidP="00832315">
      <w:pPr>
        <w:pStyle w:val="Heading3"/>
        <w:rPr>
          <w:lang w:eastAsia="en-US"/>
        </w:rPr>
      </w:pPr>
      <w:r>
        <w:rPr>
          <w:lang w:eastAsia="en-US"/>
        </w:rPr>
        <w:t>Application development</w:t>
      </w:r>
      <w:r w:rsidR="00AA06B9">
        <w:rPr>
          <w:lang w:eastAsia="en-US"/>
        </w:rPr>
        <w:t xml:space="preserve"> methodology</w:t>
      </w:r>
    </w:p>
    <w:p w14:paraId="41790903" w14:textId="5A4E15A1" w:rsidR="00D61C3A" w:rsidRPr="00D61C3A" w:rsidRDefault="00C4274F" w:rsidP="00D61C3A">
      <w:r>
        <w:rPr>
          <w:lang w:eastAsia="en-US"/>
        </w:rPr>
        <w:t xml:space="preserve">Development follows a </w:t>
      </w:r>
      <w:r w:rsidR="00084035">
        <w:rPr>
          <w:lang w:eastAsia="en-US"/>
        </w:rPr>
        <w:t>UML based agile model driven design</w:t>
      </w:r>
      <w:r>
        <w:rPr>
          <w:lang w:eastAsia="en-US"/>
        </w:rPr>
        <w:t xml:space="preserve"> method with a distribution of </w:t>
      </w:r>
      <w:r w:rsidRPr="00C4274F">
        <w:rPr>
          <w:szCs w:val="20"/>
          <w:lang w:eastAsia="en-US"/>
        </w:rPr>
        <w:t xml:space="preserve">development phases and </w:t>
      </w:r>
      <w:r>
        <w:rPr>
          <w:szCs w:val="20"/>
          <w:lang w:eastAsia="en-US"/>
        </w:rPr>
        <w:t>activities</w:t>
      </w:r>
      <w:r w:rsidRPr="00C4274F">
        <w:rPr>
          <w:szCs w:val="20"/>
          <w:lang w:eastAsia="en-US"/>
        </w:rPr>
        <w:t xml:space="preserve"> </w:t>
      </w:r>
      <w:r>
        <w:rPr>
          <w:szCs w:val="20"/>
          <w:lang w:eastAsia="en-US"/>
        </w:rPr>
        <w:t xml:space="preserve">show in </w:t>
      </w:r>
      <w:r>
        <w:rPr>
          <w:lang w:eastAsia="en-US"/>
        </w:rPr>
        <w:fldChar w:fldCharType="begin"/>
      </w:r>
      <w:r>
        <w:rPr>
          <w:lang w:eastAsia="en-US"/>
        </w:rPr>
        <w:instrText xml:space="preserve"> REF _Ref527535038 \h </w:instrText>
      </w:r>
      <w:r>
        <w:rPr>
          <w:lang w:eastAsia="en-US"/>
        </w:rPr>
      </w:r>
      <w:r>
        <w:rPr>
          <w:lang w:eastAsia="en-US"/>
        </w:rPr>
        <w:fldChar w:fldCharType="separate"/>
      </w:r>
      <w:r>
        <w:t xml:space="preserve">Figure </w:t>
      </w:r>
      <w:r>
        <w:rPr>
          <w:noProof/>
        </w:rPr>
        <w:t>1</w:t>
      </w:r>
      <w:r>
        <w:rPr>
          <w:lang w:eastAsia="en-US"/>
        </w:rPr>
        <w:fldChar w:fldCharType="end"/>
      </w:r>
      <w:r>
        <w:rPr>
          <w:lang w:eastAsia="en-US"/>
        </w:rPr>
        <w:t>.</w:t>
      </w:r>
      <w:r w:rsidR="00D61C3A">
        <w:rPr>
          <w:lang w:eastAsia="en-US"/>
        </w:rPr>
        <w:t xml:space="preserve"> </w:t>
      </w:r>
      <w:r w:rsidR="00D61C3A">
        <w:t xml:space="preserve">Each activity involves specific techniques and can be linked to deliverables and specific </w:t>
      </w:r>
      <w:r w:rsidR="0075227C">
        <w:t>UML models</w:t>
      </w:r>
      <w:r w:rsidR="00D61C3A">
        <w:t xml:space="preserve"> (</w:t>
      </w:r>
      <w:r w:rsidR="00D61C3A">
        <w:fldChar w:fldCharType="begin"/>
      </w:r>
      <w:r w:rsidR="00D61C3A">
        <w:instrText xml:space="preserve"> REF _Ref527535233 \h </w:instrText>
      </w:r>
      <w:r w:rsidR="00D61C3A">
        <w:fldChar w:fldCharType="separate"/>
      </w:r>
      <w:r w:rsidR="00D61C3A">
        <w:t xml:space="preserve">Table </w:t>
      </w:r>
      <w:r w:rsidR="00D61C3A">
        <w:rPr>
          <w:noProof/>
        </w:rPr>
        <w:t>1</w:t>
      </w:r>
      <w:r w:rsidR="00D61C3A">
        <w:fldChar w:fldCharType="end"/>
      </w:r>
      <w:r w:rsidR="00D61C3A">
        <w:t>).</w:t>
      </w:r>
    </w:p>
    <w:p w14:paraId="674CA7F5" w14:textId="77777777" w:rsidR="00C4274F" w:rsidRDefault="00AA06B9" w:rsidP="00C4274F">
      <w:pPr>
        <w:pStyle w:val="NormalWeb"/>
        <w:keepNext/>
      </w:pPr>
      <w:r w:rsidRPr="00375814">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11"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21336983" w:rsidR="00AA06B9" w:rsidRDefault="00C4274F" w:rsidP="00C4274F">
      <w:pPr>
        <w:pStyle w:val="Caption"/>
        <w:jc w:val="left"/>
      </w:pPr>
      <w:bookmarkStart w:id="2" w:name="_Ref527535038"/>
      <w:bookmarkStart w:id="3" w:name="_Toc527887142"/>
      <w:r>
        <w:t xml:space="preserve">Figure </w:t>
      </w:r>
      <w:fldSimple w:instr=" SEQ Figure \* ARABIC ">
        <w:r w:rsidR="00E0190B">
          <w:rPr>
            <w:noProof/>
          </w:rPr>
          <w:t>1</w:t>
        </w:r>
      </w:fldSimple>
      <w:bookmarkEnd w:id="2"/>
      <w:r>
        <w:t xml:space="preserve"> Agile model driven design phases</w:t>
      </w:r>
      <w:bookmarkEnd w:id="3"/>
    </w:p>
    <w:p w14:paraId="56B51294" w14:textId="77777777" w:rsidR="00AA06B9" w:rsidRPr="00375814"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375814" w14:paraId="65C001B2" w14:textId="77777777" w:rsidTr="00A84072">
        <w:tc>
          <w:tcPr>
            <w:tcW w:w="1550" w:type="dxa"/>
          </w:tcPr>
          <w:p w14:paraId="7B96914D" w14:textId="77777777" w:rsidR="00AA06B9" w:rsidRPr="00375814" w:rsidRDefault="00AA06B9" w:rsidP="00832315">
            <w:pPr>
              <w:pStyle w:val="NormalWeb"/>
              <w:rPr>
                <w:b/>
                <w:sz w:val="20"/>
                <w:szCs w:val="20"/>
                <w:lang w:val="en-GB" w:eastAsia="en-US"/>
              </w:rPr>
            </w:pPr>
            <w:r w:rsidRPr="00375814">
              <w:rPr>
                <w:b/>
                <w:sz w:val="20"/>
                <w:szCs w:val="20"/>
                <w:lang w:val="en-GB" w:eastAsia="en-US"/>
              </w:rPr>
              <w:t>Activity</w:t>
            </w:r>
          </w:p>
        </w:tc>
        <w:tc>
          <w:tcPr>
            <w:tcW w:w="3125" w:type="dxa"/>
          </w:tcPr>
          <w:p w14:paraId="5A51397F" w14:textId="77777777" w:rsidR="00AA06B9" w:rsidRPr="00375814" w:rsidRDefault="00AA06B9" w:rsidP="00832315">
            <w:pPr>
              <w:pStyle w:val="NormalWeb"/>
              <w:rPr>
                <w:b/>
                <w:sz w:val="20"/>
                <w:szCs w:val="20"/>
                <w:lang w:val="en-GB" w:eastAsia="en-US"/>
              </w:rPr>
            </w:pPr>
            <w:r w:rsidRPr="00375814">
              <w:rPr>
                <w:b/>
                <w:sz w:val="20"/>
                <w:szCs w:val="20"/>
                <w:lang w:val="en-GB" w:eastAsia="en-US"/>
              </w:rPr>
              <w:t>Techniques</w:t>
            </w:r>
          </w:p>
        </w:tc>
        <w:tc>
          <w:tcPr>
            <w:tcW w:w="1547" w:type="dxa"/>
          </w:tcPr>
          <w:p w14:paraId="7917A728" w14:textId="77777777" w:rsidR="00AA06B9" w:rsidRPr="00375814" w:rsidRDefault="00AA06B9" w:rsidP="00832315">
            <w:pPr>
              <w:pStyle w:val="NormalWeb"/>
              <w:rPr>
                <w:b/>
                <w:sz w:val="20"/>
                <w:szCs w:val="20"/>
                <w:lang w:val="en-GB" w:eastAsia="en-US"/>
              </w:rPr>
            </w:pPr>
            <w:r w:rsidRPr="00375814">
              <w:rPr>
                <w:b/>
                <w:sz w:val="20"/>
                <w:szCs w:val="20"/>
                <w:lang w:val="en-GB" w:eastAsia="en-US"/>
              </w:rPr>
              <w:t>Deliverables</w:t>
            </w:r>
          </w:p>
        </w:tc>
        <w:tc>
          <w:tcPr>
            <w:tcW w:w="2074" w:type="dxa"/>
          </w:tcPr>
          <w:p w14:paraId="1B74AA8F" w14:textId="77777777" w:rsidR="00AA06B9" w:rsidRPr="00375814" w:rsidRDefault="00AA06B9" w:rsidP="00832315">
            <w:pPr>
              <w:pStyle w:val="NormalWeb"/>
              <w:rPr>
                <w:b/>
                <w:sz w:val="20"/>
                <w:szCs w:val="20"/>
                <w:lang w:val="en-GB" w:eastAsia="en-US"/>
              </w:rPr>
            </w:pPr>
            <w:r w:rsidRPr="00375814">
              <w:rPr>
                <w:b/>
                <w:sz w:val="20"/>
                <w:szCs w:val="20"/>
                <w:lang w:val="en-GB" w:eastAsia="en-US"/>
              </w:rPr>
              <w:t>Diagrams</w:t>
            </w:r>
          </w:p>
        </w:tc>
      </w:tr>
      <w:tr w:rsidR="00AA06B9" w:rsidRPr="00375814" w14:paraId="0D6E7A3F" w14:textId="77777777" w:rsidTr="00A84072">
        <w:tc>
          <w:tcPr>
            <w:tcW w:w="1550" w:type="dxa"/>
          </w:tcPr>
          <w:p w14:paraId="120DEA06"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capture and modelling</w:t>
            </w:r>
          </w:p>
          <w:p w14:paraId="3AD7B249" w14:textId="77777777" w:rsidR="00AA06B9" w:rsidRPr="00375814" w:rsidRDefault="00AA06B9" w:rsidP="00832315">
            <w:pPr>
              <w:pStyle w:val="NormalWeb"/>
              <w:rPr>
                <w:b/>
                <w:sz w:val="20"/>
                <w:szCs w:val="20"/>
                <w:lang w:val="en-GB" w:eastAsia="en-US"/>
              </w:rPr>
            </w:pPr>
          </w:p>
        </w:tc>
        <w:tc>
          <w:tcPr>
            <w:tcW w:w="3125" w:type="dxa"/>
          </w:tcPr>
          <w:p w14:paraId="7FDF66A5" w14:textId="77777777" w:rsidR="00AA06B9" w:rsidRPr="00375814" w:rsidRDefault="00AA06B9" w:rsidP="00832315">
            <w:pPr>
              <w:pStyle w:val="NormalWeb"/>
              <w:rPr>
                <w:sz w:val="20"/>
                <w:szCs w:val="20"/>
                <w:lang w:val="en-GB" w:eastAsia="en-US"/>
              </w:rPr>
            </w:pPr>
            <w:r w:rsidRPr="00375814">
              <w:rPr>
                <w:sz w:val="20"/>
                <w:szCs w:val="20"/>
                <w:lang w:val="en-GB" w:eastAsia="en-US"/>
              </w:rPr>
              <w:t>Text descriptions of use cases and requirements</w:t>
            </w:r>
          </w:p>
          <w:p w14:paraId="3871B6C3"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ling</w:t>
            </w:r>
          </w:p>
          <w:p w14:paraId="7D7D2330" w14:textId="77777777" w:rsidR="00AA06B9" w:rsidRPr="00375814" w:rsidRDefault="00AA06B9" w:rsidP="00832315">
            <w:pPr>
              <w:pStyle w:val="NormalWeb"/>
              <w:rPr>
                <w:sz w:val="20"/>
                <w:szCs w:val="20"/>
                <w:lang w:val="en-GB" w:eastAsia="en-US"/>
              </w:rPr>
            </w:pPr>
            <w:r w:rsidRPr="00375814">
              <w:rPr>
                <w:sz w:val="20"/>
                <w:szCs w:val="20"/>
                <w:lang w:val="en-GB" w:eastAsia="en-US"/>
              </w:rPr>
              <w:t>Architectural modelling, prototypes</w:t>
            </w:r>
          </w:p>
        </w:tc>
        <w:tc>
          <w:tcPr>
            <w:tcW w:w="1547" w:type="dxa"/>
          </w:tcPr>
          <w:p w14:paraId="44BBEC29"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785FC752" w14:textId="77777777" w:rsidR="00AA06B9" w:rsidRPr="00375814" w:rsidRDefault="00AA06B9" w:rsidP="00832315">
            <w:pPr>
              <w:pStyle w:val="NormalWeb"/>
              <w:rPr>
                <w:sz w:val="20"/>
                <w:szCs w:val="20"/>
                <w:lang w:val="en-GB" w:eastAsia="en-US"/>
              </w:rPr>
            </w:pPr>
            <w:r w:rsidRPr="00375814">
              <w:rPr>
                <w:sz w:val="20"/>
                <w:szCs w:val="20"/>
                <w:lang w:val="en-GB" w:eastAsia="en-US"/>
              </w:rPr>
              <w:t>Use case, Package</w:t>
            </w:r>
          </w:p>
        </w:tc>
      </w:tr>
      <w:tr w:rsidR="00AA06B9" w:rsidRPr="00375814" w14:paraId="5B70CD4A" w14:textId="77777777" w:rsidTr="00A84072">
        <w:tc>
          <w:tcPr>
            <w:tcW w:w="1550" w:type="dxa"/>
          </w:tcPr>
          <w:p w14:paraId="62547443"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analysis</w:t>
            </w:r>
          </w:p>
        </w:tc>
        <w:tc>
          <w:tcPr>
            <w:tcW w:w="3125" w:type="dxa"/>
          </w:tcPr>
          <w:p w14:paraId="5CFD2314" w14:textId="77777777" w:rsidR="00AA06B9" w:rsidRPr="00375814" w:rsidRDefault="00AA06B9" w:rsidP="00832315">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375814" w:rsidRDefault="00AA06B9" w:rsidP="00832315">
            <w:pPr>
              <w:pStyle w:val="NormalWeb"/>
              <w:rPr>
                <w:sz w:val="20"/>
                <w:szCs w:val="20"/>
                <w:lang w:val="en-GB" w:eastAsia="en-US"/>
              </w:rPr>
            </w:pPr>
            <w:r w:rsidRPr="00375814">
              <w:rPr>
                <w:sz w:val="20"/>
                <w:szCs w:val="20"/>
                <w:lang w:val="en-GB" w:eastAsia="en-US"/>
              </w:rPr>
              <w:t>Analysis models</w:t>
            </w:r>
          </w:p>
        </w:tc>
        <w:tc>
          <w:tcPr>
            <w:tcW w:w="2074" w:type="dxa"/>
          </w:tcPr>
          <w:p w14:paraId="4C9A6DBD" w14:textId="77777777" w:rsidR="00AA06B9" w:rsidRPr="00375814" w:rsidRDefault="00AA06B9" w:rsidP="00832315">
            <w:pPr>
              <w:pStyle w:val="NormalWeb"/>
              <w:rPr>
                <w:sz w:val="20"/>
                <w:szCs w:val="20"/>
                <w:lang w:val="en-GB" w:eastAsia="en-US"/>
              </w:rPr>
            </w:pPr>
            <w:r w:rsidRPr="00375814">
              <w:rPr>
                <w:sz w:val="20"/>
                <w:szCs w:val="20"/>
                <w:lang w:val="en-GB" w:eastAsia="en-US"/>
              </w:rPr>
              <w:t xml:space="preserve">Class, Object, Communication </w:t>
            </w:r>
          </w:p>
        </w:tc>
      </w:tr>
      <w:tr w:rsidR="00AA06B9" w:rsidRPr="00375814" w14:paraId="7C57FAC5" w14:textId="77777777" w:rsidTr="00A84072">
        <w:tc>
          <w:tcPr>
            <w:tcW w:w="1550" w:type="dxa"/>
          </w:tcPr>
          <w:p w14:paraId="118083BA" w14:textId="77777777" w:rsidR="00AA06B9" w:rsidRPr="00375814" w:rsidRDefault="00AA06B9" w:rsidP="00832315">
            <w:pPr>
              <w:pStyle w:val="NormalWeb"/>
              <w:rPr>
                <w:b/>
                <w:sz w:val="20"/>
                <w:szCs w:val="20"/>
                <w:lang w:val="en-GB" w:eastAsia="en-US"/>
              </w:rPr>
            </w:pPr>
            <w:r w:rsidRPr="00375814">
              <w:rPr>
                <w:b/>
                <w:sz w:val="20"/>
                <w:szCs w:val="20"/>
                <w:lang w:val="en-GB" w:eastAsia="en-US"/>
              </w:rPr>
              <w:t>System and architecture design</w:t>
            </w:r>
          </w:p>
        </w:tc>
        <w:tc>
          <w:tcPr>
            <w:tcW w:w="3125" w:type="dxa"/>
          </w:tcPr>
          <w:p w14:paraId="0A4A2302" w14:textId="77777777" w:rsidR="00AA06B9" w:rsidRPr="00375814" w:rsidRDefault="00AA06B9" w:rsidP="00832315">
            <w:pPr>
              <w:pStyle w:val="NormalWeb"/>
              <w:rPr>
                <w:sz w:val="20"/>
                <w:szCs w:val="20"/>
                <w:lang w:val="en-GB" w:eastAsia="en-US"/>
              </w:rPr>
            </w:pPr>
            <w:r w:rsidRPr="00375814">
              <w:rPr>
                <w:sz w:val="20"/>
                <w:szCs w:val="20"/>
                <w:lang w:val="en-GB" w:eastAsia="en-US"/>
              </w:rPr>
              <w:t>Design patterns identified</w:t>
            </w:r>
          </w:p>
        </w:tc>
        <w:tc>
          <w:tcPr>
            <w:tcW w:w="1547" w:type="dxa"/>
          </w:tcPr>
          <w:p w14:paraId="592DAC30" w14:textId="77777777" w:rsidR="00AA06B9" w:rsidRPr="00375814" w:rsidRDefault="00AA06B9" w:rsidP="00832315">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48338A93" w14:textId="77777777" w:rsidR="00AA06B9" w:rsidRPr="00375814" w:rsidRDefault="00AA06B9" w:rsidP="00832315">
            <w:pPr>
              <w:pStyle w:val="NormalWeb"/>
              <w:rPr>
                <w:sz w:val="20"/>
                <w:szCs w:val="20"/>
                <w:lang w:val="en-GB" w:eastAsia="en-US"/>
              </w:rPr>
            </w:pPr>
            <w:r w:rsidRPr="00375814">
              <w:rPr>
                <w:sz w:val="20"/>
                <w:szCs w:val="20"/>
                <w:lang w:val="en-GB" w:eastAsia="en-US"/>
              </w:rPr>
              <w:t>Package, Component, Deployment, Class</w:t>
            </w:r>
          </w:p>
        </w:tc>
      </w:tr>
      <w:tr w:rsidR="00AA06B9" w:rsidRPr="00375814" w14:paraId="1CBBBF38" w14:textId="77777777" w:rsidTr="00A84072">
        <w:tc>
          <w:tcPr>
            <w:tcW w:w="1550" w:type="dxa"/>
          </w:tcPr>
          <w:p w14:paraId="563C61CF" w14:textId="77777777" w:rsidR="00AA06B9" w:rsidRPr="00375814" w:rsidRDefault="00AA06B9" w:rsidP="00832315">
            <w:pPr>
              <w:pStyle w:val="NormalWeb"/>
              <w:rPr>
                <w:b/>
                <w:sz w:val="20"/>
                <w:szCs w:val="20"/>
                <w:lang w:val="en-GB" w:eastAsia="en-US"/>
              </w:rPr>
            </w:pPr>
            <w:r w:rsidRPr="00375814">
              <w:rPr>
                <w:b/>
                <w:sz w:val="20"/>
                <w:szCs w:val="20"/>
                <w:lang w:val="en-GB" w:eastAsia="en-US"/>
              </w:rPr>
              <w:t>Class design</w:t>
            </w:r>
          </w:p>
        </w:tc>
        <w:tc>
          <w:tcPr>
            <w:tcW w:w="3125" w:type="dxa"/>
          </w:tcPr>
          <w:p w14:paraId="658120F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25DB34C5" w14:textId="77777777" w:rsidR="00AA06B9" w:rsidRPr="00375814" w:rsidRDefault="00AA06B9" w:rsidP="00832315">
            <w:pPr>
              <w:pStyle w:val="NormalWeb"/>
              <w:rPr>
                <w:sz w:val="20"/>
                <w:szCs w:val="20"/>
                <w:lang w:val="en-GB" w:eastAsia="en-US"/>
              </w:rPr>
            </w:pPr>
            <w:r w:rsidRPr="00375814">
              <w:rPr>
                <w:sz w:val="20"/>
                <w:szCs w:val="20"/>
                <w:lang w:val="en-GB" w:eastAsia="en-US"/>
              </w:rPr>
              <w:t>prototypes</w:t>
            </w:r>
          </w:p>
        </w:tc>
        <w:tc>
          <w:tcPr>
            <w:tcW w:w="1547" w:type="dxa"/>
          </w:tcPr>
          <w:p w14:paraId="65843F82"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w:t>
            </w:r>
          </w:p>
        </w:tc>
        <w:tc>
          <w:tcPr>
            <w:tcW w:w="2074" w:type="dxa"/>
          </w:tcPr>
          <w:p w14:paraId="1D85452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1B67AD03" w14:textId="77777777" w:rsidTr="00A84072">
        <w:tc>
          <w:tcPr>
            <w:tcW w:w="1550" w:type="dxa"/>
          </w:tcPr>
          <w:p w14:paraId="69A38216" w14:textId="77777777" w:rsidR="00AA06B9" w:rsidRPr="00375814" w:rsidRDefault="00AA06B9" w:rsidP="00832315">
            <w:pPr>
              <w:pStyle w:val="NormalWeb"/>
              <w:rPr>
                <w:b/>
                <w:sz w:val="20"/>
                <w:szCs w:val="20"/>
                <w:lang w:val="en-GB" w:eastAsia="en-US"/>
              </w:rPr>
            </w:pPr>
            <w:r w:rsidRPr="00375814">
              <w:rPr>
                <w:b/>
                <w:sz w:val="20"/>
                <w:szCs w:val="20"/>
                <w:lang w:val="en-GB" w:eastAsia="en-US"/>
              </w:rPr>
              <w:t>Interface design</w:t>
            </w:r>
          </w:p>
        </w:tc>
        <w:tc>
          <w:tcPr>
            <w:tcW w:w="3125" w:type="dxa"/>
          </w:tcPr>
          <w:p w14:paraId="40C26F6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E392526"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153155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5FB3919A" w14:textId="77777777" w:rsidTr="00A84072">
        <w:tc>
          <w:tcPr>
            <w:tcW w:w="1550" w:type="dxa"/>
          </w:tcPr>
          <w:p w14:paraId="73651B49" w14:textId="77777777" w:rsidR="00AA06B9" w:rsidRPr="00375814" w:rsidRDefault="00AA06B9" w:rsidP="00832315">
            <w:pPr>
              <w:pStyle w:val="NormalWeb"/>
              <w:rPr>
                <w:b/>
                <w:sz w:val="20"/>
                <w:szCs w:val="20"/>
                <w:lang w:val="en-GB" w:eastAsia="en-US"/>
              </w:rPr>
            </w:pPr>
            <w:r w:rsidRPr="00375814">
              <w:rPr>
                <w:b/>
                <w:sz w:val="20"/>
                <w:szCs w:val="20"/>
                <w:lang w:val="en-GB" w:eastAsia="en-US"/>
              </w:rPr>
              <w:t>Data management design</w:t>
            </w:r>
          </w:p>
        </w:tc>
        <w:tc>
          <w:tcPr>
            <w:tcW w:w="3125" w:type="dxa"/>
          </w:tcPr>
          <w:p w14:paraId="08D4BF80"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64C34E44"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data specification</w:t>
            </w:r>
          </w:p>
        </w:tc>
        <w:tc>
          <w:tcPr>
            <w:tcW w:w="2074" w:type="dxa"/>
          </w:tcPr>
          <w:p w14:paraId="339E6C75"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42D5BE74" w14:textId="77777777" w:rsidTr="00A84072">
        <w:tc>
          <w:tcPr>
            <w:tcW w:w="1550" w:type="dxa"/>
          </w:tcPr>
          <w:p w14:paraId="06E5BDA1" w14:textId="77777777" w:rsidR="00AA06B9" w:rsidRPr="00375814" w:rsidRDefault="00AA06B9" w:rsidP="00832315">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6A8868E"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component reuse</w:t>
            </w:r>
          </w:p>
        </w:tc>
        <w:tc>
          <w:tcPr>
            <w:tcW w:w="1547" w:type="dxa"/>
          </w:tcPr>
          <w:p w14:paraId="7A3ED0D8" w14:textId="77777777" w:rsidR="00AA06B9" w:rsidRPr="00375814" w:rsidRDefault="00AA06B9" w:rsidP="00832315">
            <w:pPr>
              <w:pStyle w:val="NormalWeb"/>
              <w:rPr>
                <w:sz w:val="20"/>
                <w:szCs w:val="20"/>
                <w:lang w:val="en-GB" w:eastAsia="en-US"/>
              </w:rPr>
            </w:pPr>
            <w:r w:rsidRPr="00375814">
              <w:rPr>
                <w:sz w:val="20"/>
                <w:szCs w:val="20"/>
                <w:lang w:val="en-GB" w:eastAsia="en-US"/>
              </w:rPr>
              <w:t>Constructed system, documentation</w:t>
            </w:r>
          </w:p>
        </w:tc>
        <w:tc>
          <w:tcPr>
            <w:tcW w:w="2074" w:type="dxa"/>
          </w:tcPr>
          <w:p w14:paraId="56DEF7D0" w14:textId="77777777" w:rsidR="00AA06B9" w:rsidRPr="00375814" w:rsidRDefault="00AA06B9" w:rsidP="00832315">
            <w:pPr>
              <w:pStyle w:val="NormalWeb"/>
              <w:rPr>
                <w:sz w:val="20"/>
                <w:szCs w:val="20"/>
                <w:lang w:val="en-GB" w:eastAsia="en-US"/>
              </w:rPr>
            </w:pPr>
          </w:p>
        </w:tc>
      </w:tr>
      <w:tr w:rsidR="00AA06B9" w:rsidRPr="00375814" w14:paraId="492FAC89" w14:textId="77777777" w:rsidTr="00A84072">
        <w:tc>
          <w:tcPr>
            <w:tcW w:w="1550" w:type="dxa"/>
          </w:tcPr>
          <w:p w14:paraId="1CF84474" w14:textId="77777777" w:rsidR="00AA06B9" w:rsidRPr="00375814" w:rsidRDefault="00AA06B9" w:rsidP="00832315">
            <w:pPr>
              <w:pStyle w:val="NormalWeb"/>
              <w:rPr>
                <w:b/>
                <w:sz w:val="20"/>
                <w:szCs w:val="20"/>
                <w:lang w:val="en-GB" w:eastAsia="en-US"/>
              </w:rPr>
            </w:pPr>
            <w:r w:rsidRPr="00375814">
              <w:rPr>
                <w:b/>
                <w:sz w:val="20"/>
                <w:szCs w:val="20"/>
                <w:lang w:val="en-GB" w:eastAsia="en-US"/>
              </w:rPr>
              <w:t>Testing</w:t>
            </w:r>
          </w:p>
        </w:tc>
        <w:tc>
          <w:tcPr>
            <w:tcW w:w="3125" w:type="dxa"/>
          </w:tcPr>
          <w:p w14:paraId="7B66E796"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5CF5057" w14:textId="77777777" w:rsidR="00AA06B9" w:rsidRPr="00375814" w:rsidRDefault="00AA06B9" w:rsidP="00832315">
            <w:pPr>
              <w:pStyle w:val="NormalWeb"/>
              <w:rPr>
                <w:sz w:val="20"/>
                <w:szCs w:val="20"/>
                <w:lang w:val="en-GB" w:eastAsia="en-US"/>
              </w:rPr>
            </w:pPr>
            <w:r w:rsidRPr="00375814">
              <w:rPr>
                <w:sz w:val="20"/>
                <w:szCs w:val="20"/>
                <w:lang w:val="en-GB" w:eastAsia="en-US"/>
              </w:rPr>
              <w:t>Test plans, test cases, tested system</w:t>
            </w:r>
          </w:p>
        </w:tc>
        <w:tc>
          <w:tcPr>
            <w:tcW w:w="2074" w:type="dxa"/>
          </w:tcPr>
          <w:p w14:paraId="6D49F457" w14:textId="77777777" w:rsidR="00AA06B9" w:rsidRPr="00375814" w:rsidRDefault="00AA06B9" w:rsidP="006724FA">
            <w:pPr>
              <w:pStyle w:val="NormalWeb"/>
              <w:keepNext/>
              <w:rPr>
                <w:sz w:val="20"/>
                <w:szCs w:val="20"/>
                <w:lang w:val="en-GB" w:eastAsia="en-US"/>
              </w:rPr>
            </w:pPr>
          </w:p>
        </w:tc>
      </w:tr>
    </w:tbl>
    <w:p w14:paraId="18254C61" w14:textId="6CCFEC6A" w:rsidR="006724FA" w:rsidRDefault="006724FA">
      <w:pPr>
        <w:pStyle w:val="Caption"/>
      </w:pPr>
      <w:r>
        <w:t xml:space="preserve">Table </w:t>
      </w:r>
      <w:fldSimple w:instr=" SEQ Table \* ARABIC ">
        <w:r>
          <w:rPr>
            <w:noProof/>
          </w:rPr>
          <w:t>1</w:t>
        </w:r>
      </w:fldSimple>
      <w:r>
        <w:t xml:space="preserve"> Development activity details</w:t>
      </w:r>
    </w:p>
    <w:p w14:paraId="0A432A01" w14:textId="77777777" w:rsidR="00084035" w:rsidRDefault="00084035" w:rsidP="00832315">
      <w:pPr>
        <w:pStyle w:val="Heading3"/>
        <w:rPr>
          <w:lang w:eastAsia="en-US"/>
        </w:rPr>
      </w:pPr>
      <w:r>
        <w:rPr>
          <w:lang w:eastAsia="en-US"/>
        </w:rPr>
        <w:t>Qualitative evaluation of artefact by domain experts:</w:t>
      </w:r>
    </w:p>
    <w:p w14:paraId="08036015" w14:textId="06468C52" w:rsidR="009C7D6F" w:rsidRDefault="006724FA" w:rsidP="009C7D6F">
      <w:pPr>
        <w:rPr>
          <w:rFonts w:cs="Arial"/>
        </w:rPr>
      </w:pPr>
      <w:r>
        <w:rPr>
          <w:lang w:eastAsia="en-US"/>
        </w:rPr>
        <w:t xml:space="preserve">Qualitative evaluation is based on software walkthroughs, presentations </w:t>
      </w:r>
      <w:r w:rsidR="00084035">
        <w:rPr>
          <w:lang w:eastAsia="en-US"/>
        </w:rPr>
        <w:t>and interviews with domain experts</w:t>
      </w:r>
      <w:r>
        <w:rPr>
          <w:lang w:eastAsia="en-US"/>
        </w:rPr>
        <w:t>. Expert</w:t>
      </w:r>
      <w:r w:rsidR="000D66B9">
        <w:rPr>
          <w:lang w:eastAsia="en-US"/>
        </w:rPr>
        <w:t>s</w:t>
      </w:r>
      <w:r>
        <w:rPr>
          <w:lang w:eastAsia="en-US"/>
        </w:rPr>
        <w:t xml:space="preserve"> will be</w:t>
      </w:r>
      <w:r w:rsidRPr="00375814">
        <w:rPr>
          <w:lang w:eastAsia="en-US"/>
        </w:rPr>
        <w:t xml:space="preserve"> presented with a series of studies and results from the application, opinion</w:t>
      </w:r>
      <w:r>
        <w:rPr>
          <w:lang w:eastAsia="en-US"/>
        </w:rPr>
        <w:t>s</w:t>
      </w:r>
      <w:r w:rsidRPr="00375814">
        <w:rPr>
          <w:lang w:eastAsia="en-US"/>
        </w:rPr>
        <w:t xml:space="preserve"> of experts </w:t>
      </w:r>
      <w:r>
        <w:rPr>
          <w:lang w:eastAsia="en-US"/>
        </w:rPr>
        <w:t xml:space="preserve">will be </w:t>
      </w:r>
      <w:r w:rsidRPr="00375814">
        <w:rPr>
          <w:lang w:eastAsia="en-US"/>
        </w:rPr>
        <w:t>captured and summarised.</w:t>
      </w:r>
      <w:r w:rsidR="009C7D6F">
        <w:rPr>
          <w:lang w:eastAsia="en-US"/>
        </w:rPr>
        <w:t xml:space="preserve"> With expert review </w:t>
      </w:r>
      <w:r w:rsidR="009C7D6F">
        <w:rPr>
          <w:rFonts w:cs="Arial"/>
        </w:rPr>
        <w:t xml:space="preserve">it will be possible to </w:t>
      </w:r>
      <w:r w:rsidR="000D66B9">
        <w:rPr>
          <w:rFonts w:cs="Arial"/>
        </w:rPr>
        <w:t>evaluate</w:t>
      </w:r>
      <w:r w:rsidR="009C7D6F" w:rsidRPr="00375814">
        <w:rPr>
          <w:rFonts w:cs="Arial"/>
        </w:rPr>
        <w:t xml:space="preserve"> if useful localised construction approaches</w:t>
      </w:r>
      <w:r w:rsidR="009C7D6F">
        <w:rPr>
          <w:rFonts w:cs="Arial"/>
        </w:rPr>
        <w:t xml:space="preserve"> can be generated.</w:t>
      </w:r>
    </w:p>
    <w:p w14:paraId="5460FB08" w14:textId="77777777" w:rsidR="00084035" w:rsidRDefault="00084035" w:rsidP="00832315">
      <w:pPr>
        <w:pStyle w:val="Heading3"/>
        <w:rPr>
          <w:lang w:eastAsia="en-US"/>
        </w:rPr>
      </w:pPr>
      <w:r>
        <w:rPr>
          <w:lang w:eastAsia="en-US"/>
        </w:rPr>
        <w:t>Quantitative evaluation of output from artefact results:</w:t>
      </w:r>
    </w:p>
    <w:p w14:paraId="1C9998A5" w14:textId="6F33739C" w:rsidR="00502404" w:rsidRDefault="009C7D6F" w:rsidP="00084035">
      <w:r>
        <w:t>Quantitative evaluation involves s</w:t>
      </w:r>
      <w:r w:rsidR="00084035">
        <w:t xml:space="preserve">tatistical comparison of different </w:t>
      </w:r>
      <w:r>
        <w:t>analytic methods, and different configurations of those</w:t>
      </w:r>
      <w:r w:rsidR="00084035">
        <w:t xml:space="preserve"> methods. Quality measures for </w:t>
      </w:r>
      <w:r w:rsidR="001A3461">
        <w:t xml:space="preserve">the </w:t>
      </w:r>
      <w:r w:rsidR="00084035">
        <w:t xml:space="preserve">methods applied </w:t>
      </w:r>
      <w:r w:rsidR="001A3461">
        <w:t>include distance metrics for clustering</w:t>
      </w:r>
      <w:r w:rsidR="00084035">
        <w:t xml:space="preserve">. </w:t>
      </w:r>
      <w:r>
        <w:t>The a</w:t>
      </w:r>
      <w:r w:rsidR="00C75CA9" w:rsidRPr="00375814">
        <w:rPr>
          <w:lang w:eastAsia="en-US"/>
        </w:rPr>
        <w:t xml:space="preserve">pplication is </w:t>
      </w:r>
      <w:r>
        <w:rPr>
          <w:lang w:eastAsia="en-US"/>
        </w:rPr>
        <w:t xml:space="preserve">also </w:t>
      </w:r>
      <w:r w:rsidR="00C75CA9" w:rsidRPr="00375814">
        <w:rPr>
          <w:lang w:eastAsia="en-US"/>
        </w:rPr>
        <w:t>evaluated through verification, validation and testing – tests identified during the requirements specification and revisited through the prototyping stages.</w:t>
      </w:r>
    </w:p>
    <w:p w14:paraId="251DCD70" w14:textId="77777777" w:rsidR="00084035" w:rsidRPr="00375814" w:rsidRDefault="00084035" w:rsidP="00643CEE">
      <w:pPr>
        <w:pStyle w:val="NormalWeb"/>
        <w:rPr>
          <w:sz w:val="20"/>
          <w:szCs w:val="20"/>
          <w:lang w:eastAsia="en-US"/>
        </w:rPr>
      </w:pPr>
    </w:p>
    <w:p w14:paraId="035F0919" w14:textId="2ED71123" w:rsidR="00F83B12" w:rsidRPr="00375814" w:rsidRDefault="00F83B12" w:rsidP="00F83B12">
      <w:pPr>
        <w:pStyle w:val="Heading2"/>
      </w:pPr>
      <w:r w:rsidRPr="00375814">
        <w:t>Outcome</w:t>
      </w:r>
    </w:p>
    <w:p w14:paraId="6FECBB87" w14:textId="7B455B93"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47CE55" w:rsidR="00BD0E7E" w:rsidRPr="00375814" w:rsidRDefault="00BD0E7E" w:rsidP="00BD0E7E">
      <w:pPr>
        <w:rPr>
          <w:rFonts w:cs="Arial"/>
          <w:lang w:eastAsia="en-US" w:bidi="ar-SA"/>
        </w:rPr>
      </w:pPr>
      <w:r w:rsidRPr="00375814">
        <w:rPr>
          <w:rFonts w:cs="Arial"/>
          <w:lang w:eastAsia="en-US" w:bidi="ar-SA"/>
        </w:rPr>
        <w:t xml:space="preserve">To achieve this goal a big data system is </w:t>
      </w:r>
      <w:r w:rsidR="00F76254">
        <w:rPr>
          <w:rFonts w:cs="Arial"/>
          <w:lang w:eastAsia="en-US" w:bidi="ar-SA"/>
        </w:rPr>
        <w:t>developed</w:t>
      </w:r>
      <w:r w:rsidRPr="00375814">
        <w:rPr>
          <w:rFonts w:cs="Arial"/>
          <w:lang w:eastAsia="en-US" w:bidi="ar-SA"/>
        </w:rPr>
        <w:t xml:space="preserve"> that follows current best practices for the storage, processing, analysis, management and visualization of the data.  Specific focus will be on enabling the analytics and visuali</w:t>
      </w:r>
      <w:r w:rsidR="00F76254">
        <w:rPr>
          <w:rFonts w:cs="Arial"/>
          <w:lang w:eastAsia="en-US" w:bidi="ar-SA"/>
        </w:rPr>
        <w:t xml:space="preserve">zation to facilitate </w:t>
      </w:r>
      <w:r w:rsidR="00BF22E7">
        <w:rPr>
          <w:rFonts w:cs="Arial"/>
          <w:lang w:eastAsia="en-US" w:bidi="ar-SA"/>
        </w:rPr>
        <w:t>knowledge discovery</w:t>
      </w:r>
      <w:r w:rsidR="009C7D6F">
        <w:rPr>
          <w:rFonts w:cs="Arial"/>
          <w:lang w:eastAsia="en-US" w:bidi="ar-SA"/>
        </w:rPr>
        <w:t xml:space="preserve"> through d</w:t>
      </w:r>
      <w:r w:rsidRPr="00375814">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77777777" w:rsidR="00E17D8E" w:rsidRPr="00375814" w:rsidRDefault="00E17D8E" w:rsidP="00E17D8E">
      <w:pPr>
        <w:pStyle w:val="Heading1"/>
      </w:pPr>
      <w:r w:rsidRPr="00375814">
        <w:lastRenderedPageBreak/>
        <w:t>Chapter 2. Background and review of literature</w:t>
      </w:r>
    </w:p>
    <w:p w14:paraId="2D63B3E5" w14:textId="2BCB7D4E" w:rsidR="00F83B12" w:rsidRDefault="00F83B12" w:rsidP="00F83B12">
      <w:pPr>
        <w:pStyle w:val="Heading2"/>
      </w:pPr>
      <w:r w:rsidRPr="00375814">
        <w:t>Background</w:t>
      </w:r>
    </w:p>
    <w:p w14:paraId="5728F21E" w14:textId="49106C51" w:rsidR="007A250A" w:rsidRDefault="00276F7A" w:rsidP="00276F7A">
      <w:r>
        <w:t>The literature review spans various themes, first low-energy environmental design strategies</w:t>
      </w:r>
      <w:r w:rsidR="007A250A">
        <w:t xml:space="preserve"> are examined</w:t>
      </w:r>
      <w:r w:rsidR="008A55FA">
        <w:t>,</w:t>
      </w:r>
      <w:r w:rsidR="007A250A">
        <w:t xml:space="preserve"> </w:t>
      </w:r>
      <w:r>
        <w:t>what they are and how they are represented</w:t>
      </w:r>
      <w:r w:rsidR="008A55FA">
        <w:t xml:space="preserve"> is defined</w:t>
      </w:r>
      <w:r>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t>Data mining is positioned as one of three key elements in k</w:t>
      </w:r>
      <w:r>
        <w:t>nowledge discovery</w:t>
      </w:r>
      <w:r w:rsidR="00D21D46">
        <w:t xml:space="preserve"> processes, the </w:t>
      </w:r>
      <w:r w:rsidR="00A84072">
        <w:t xml:space="preserve">relationship with the </w:t>
      </w:r>
      <w:r w:rsidR="00D21D46">
        <w:t>other two;</w:t>
      </w:r>
      <w:r>
        <w:t xml:space="preserve"> domain expertise</w:t>
      </w:r>
      <w:r w:rsidR="00D21D46">
        <w:t xml:space="preserve"> and</w:t>
      </w:r>
      <w:r>
        <w:t xml:space="preserve"> data management </w:t>
      </w:r>
      <w:r w:rsidR="00A84072">
        <w:t>is</w:t>
      </w:r>
      <w:r>
        <w:t xml:space="preserve"> </w:t>
      </w:r>
      <w:r w:rsidR="00A84072">
        <w:t xml:space="preserve">described. </w:t>
      </w:r>
    </w:p>
    <w:p w14:paraId="3D0583C6" w14:textId="18C37A35" w:rsidR="00276F7A" w:rsidRDefault="007A250A" w:rsidP="00276F7A">
      <w:r>
        <w:t>Relevant big data concepts are explored, this includes the use of workflow management systems for big data science applications and how Infrastructure as a Service offered by cloud service providers may be an applicable service model. Applications that have addressed climate data tasks using big data analytics tools are identified. Common to many of these applications is Apache Spark’s machine learning library</w:t>
      </w:r>
      <w:r w:rsidR="008A55FA">
        <w:t>, this is identified as a key tool for this project.</w:t>
      </w:r>
    </w:p>
    <w:p w14:paraId="34D230CC" w14:textId="1F9A3471" w:rsidR="00F83B12" w:rsidRDefault="00F83B12" w:rsidP="00F83B12">
      <w:pPr>
        <w:pStyle w:val="Heading2"/>
      </w:pPr>
      <w:r w:rsidRPr="00375814">
        <w:t>Literature review</w:t>
      </w:r>
    </w:p>
    <w:p w14:paraId="7EA6DF9E" w14:textId="77777777" w:rsidR="00931BC5" w:rsidRPr="00375814" w:rsidRDefault="00931BC5" w:rsidP="00931BC5">
      <w:pPr>
        <w:pStyle w:val="Heading3"/>
        <w:rPr>
          <w:lang w:eastAsia="en-US"/>
        </w:rPr>
      </w:pPr>
      <w:r w:rsidRPr="00375814">
        <w:rPr>
          <w:lang w:eastAsia="en-US"/>
        </w:rPr>
        <w:t>Low Energy Environmental Design Strategies</w:t>
      </w:r>
    </w:p>
    <w:p w14:paraId="6C00EA62" w14:textId="469F36D0" w:rsidR="00931BC5" w:rsidRPr="00375814" w:rsidRDefault="00931BC5" w:rsidP="000159B5">
      <w:r w:rsidRPr="00375814">
        <w:t xml:space="preserve">Human thermal comfort 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1BFC4835" w14:textId="60A8D58E" w:rsidR="00931BC5" w:rsidRPr="00375814" w:rsidRDefault="00931BC5" w:rsidP="000159B5">
      <w:r w:rsidRPr="00375814">
        <w:t>Psychrometric chart</w:t>
      </w:r>
      <w:r w:rsidR="000159B5">
        <w:t>s are</w:t>
      </w:r>
      <w:r w:rsidRPr="00375814">
        <w:t xml:space="preserve"> used to map interrelationships of thermal conditions of the environment (</w:t>
      </w:r>
      <w:r w:rsidR="00A6556A">
        <w:fldChar w:fldCharType="begin"/>
      </w:r>
      <w:r w:rsidR="00A6556A">
        <w:instrText xml:space="preserve"> REF _Ref526244145 \h </w:instrText>
      </w:r>
      <w:r w:rsidR="000159B5">
        <w:instrText xml:space="preserve"> \* MERGEFORMAT </w:instrText>
      </w:r>
      <w:r w:rsidR="00A6556A">
        <w:fldChar w:fldCharType="separate"/>
      </w:r>
      <w:r w:rsidR="00FE6526" w:rsidRPr="00FE6526">
        <w:t xml:space="preserve">Figure </w:t>
      </w:r>
      <w:r w:rsidR="00FE6526" w:rsidRPr="00FE6526">
        <w:rPr>
          <w:noProof/>
        </w:rPr>
        <w:t>2</w:t>
      </w:r>
      <w:r w:rsidR="00A6556A">
        <w:fldChar w:fldCharType="end"/>
      </w:r>
      <w:r w:rsidRPr="00375814">
        <w:t>). A zone of human thermal comfort can be plotted following standard guidelines (ASHRAE, 2013). Hourly data points can 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4"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4"/>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w:t>
      </w:r>
      <w:r w:rsidRPr="00375814">
        <w:lastRenderedPageBreak/>
        <w:t>prioritised subset of recommendations from a set of 68 design guidelines each associated with a zone on the psychrometric chart.</w:t>
      </w:r>
    </w:p>
    <w:p w14:paraId="3B459BC6" w14:textId="77777777" w:rsidR="00A6556A" w:rsidRDefault="00931BC5" w:rsidP="00A6556A">
      <w:pPr>
        <w:keepNext/>
      </w:pPr>
      <w:commentRangeStart w:id="5"/>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5"/>
      <w:r w:rsidR="00BC5B52">
        <w:rPr>
          <w:rStyle w:val="CommentReference"/>
        </w:rPr>
        <w:commentReference w:id="5"/>
      </w:r>
    </w:p>
    <w:p w14:paraId="7875DB82" w14:textId="09C9A6C9" w:rsidR="00931BC5" w:rsidRDefault="00A6556A" w:rsidP="00A6556A">
      <w:pPr>
        <w:pStyle w:val="Caption"/>
      </w:pPr>
      <w:bookmarkStart w:id="6" w:name="_Ref526244145"/>
      <w:bookmarkStart w:id="7" w:name="_Toc527463439"/>
      <w:bookmarkStart w:id="8" w:name="_Toc527887143"/>
      <w:r w:rsidRPr="00C524B4">
        <w:t xml:space="preserve">Figure </w:t>
      </w:r>
      <w:r>
        <w:fldChar w:fldCharType="begin"/>
      </w:r>
      <w:r w:rsidRPr="00C524B4">
        <w:instrText xml:space="preserve"> SEQ Figure \* ARABIC </w:instrText>
      </w:r>
      <w:r>
        <w:fldChar w:fldCharType="separate"/>
      </w:r>
      <w:r w:rsidR="00E0190B">
        <w:rPr>
          <w:noProof/>
        </w:rPr>
        <w:t>2</w:t>
      </w:r>
      <w:r>
        <w:fldChar w:fldCharType="end"/>
      </w:r>
      <w:bookmarkEnd w:id="6"/>
      <w:r w:rsidRPr="00C524B4">
        <w:t xml:space="preserve"> </w:t>
      </w:r>
      <w:r w:rsidR="00C524B4" w:rsidRPr="00375814">
        <w:fldChar w:fldCharType="begin" w:fldLock="1"/>
      </w:r>
      <w:r w:rsidR="00C524B4">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C524B4" w:rsidRPr="00375814">
        <w:fldChar w:fldCharType="separate"/>
      </w:r>
      <w:r w:rsidR="00C524B4" w:rsidRPr="00375814">
        <w:rPr>
          <w:noProof/>
        </w:rPr>
        <w:t xml:space="preserve">Manzano-Agugliaro </w:t>
      </w:r>
      <w:r w:rsidR="00C524B4" w:rsidRPr="00375814">
        <w:rPr>
          <w:i/>
          <w:noProof/>
        </w:rPr>
        <w:t xml:space="preserve">et al. </w:t>
      </w:r>
      <w:r w:rsidR="00C524B4" w:rsidRPr="00375814">
        <w:rPr>
          <w:noProof/>
        </w:rPr>
        <w:t>(2015)</w:t>
      </w:r>
      <w:r w:rsidR="00C524B4" w:rsidRPr="00375814">
        <w:fldChar w:fldCharType="end"/>
      </w:r>
      <w:r w:rsidR="00C524B4">
        <w:t xml:space="preserve"> </w:t>
      </w:r>
      <w:r w:rsidRPr="002A71F5">
        <w:t>adapted version of the psychrometric chart</w:t>
      </w:r>
      <w:bookmarkEnd w:id="7"/>
      <w:bookmarkEnd w:id="8"/>
    </w:p>
    <w:p w14:paraId="3402DBEC" w14:textId="4176A896" w:rsidR="00C3107A" w:rsidRDefault="00C3107A" w:rsidP="00C3107A">
      <w:pPr>
        <w:pStyle w:val="Heading4"/>
      </w:pPr>
      <w:r>
        <w:t>Comfort Indices</w:t>
      </w:r>
    </w:p>
    <w:p w14:paraId="721C1FC8" w14:textId="0345BADA" w:rsidR="00E72F90" w:rsidRPr="00E0588B" w:rsidRDefault="00E72F90" w:rsidP="00E72F90">
      <w:r w:rsidRPr="00E0588B">
        <w:t>Colombia’s national institute of hydrological, metrological and environmental studies (INSTITUTO DE HIDROLOGIA, METEOROLOGIA Y ESTUDIOS AMBIENTALES (IDEAM)) has proposed a method to calculate climatic comfort</w:t>
      </w:r>
      <w:r w:rsidR="00EA4350">
        <w:t xml:space="preserve"> (IDEAMCI)</w:t>
      </w:r>
      <w:r w:rsidRPr="00E0588B">
        <w:t xml:space="preserve"> in Colombia </w:t>
      </w:r>
      <w:r w:rsidR="004E7D91">
        <w:fldChar w:fldCharType="begin" w:fldLock="1"/>
      </w:r>
      <w:r w:rsidR="00B33619">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fldChar w:fldCharType="separate"/>
      </w:r>
      <w:r w:rsidR="004E7D91" w:rsidRPr="004E7D91">
        <w:rPr>
          <w:noProof/>
        </w:rPr>
        <w:t>(González, 1998)</w:t>
      </w:r>
      <w:r w:rsidR="004E7D91">
        <w:fldChar w:fldCharType="end"/>
      </w:r>
      <w:r w:rsidR="004E7D91">
        <w:t>.</w:t>
      </w:r>
      <w:r w:rsidRPr="00E0588B">
        <w:t xml:space="preserve">  </w:t>
      </w:r>
      <w:r>
        <w:t>B</w:t>
      </w:r>
      <w:r w:rsidRPr="00E0588B">
        <w:t xml:space="preserve">ased on a system (by unreferenced authors Leonardo Hill and Morikofer – Davos) for refrigeration </w:t>
      </w:r>
      <w:r>
        <w:t>power it</w:t>
      </w:r>
      <w:r w:rsidRPr="00E0588B">
        <w:t xml:space="preserve"> assumes when the human body is surrounded by a</w:t>
      </w:r>
      <w:r>
        <w:t>ir temperatures lower than 36.5</w:t>
      </w:r>
      <w:r w:rsidRPr="00E0588B">
        <w:t xml:space="preserve">C and the air is constantly renewed by wind a cooling effect will be experienced. </w:t>
      </w:r>
      <w:r w:rsidR="00EA4350">
        <w:t>IDEAMCI</w:t>
      </w:r>
      <w:r w:rsidR="00EA4350" w:rsidRPr="00E0588B">
        <w:t xml:space="preserve"> </w:t>
      </w:r>
      <w:r w:rsidRPr="00E0588B">
        <w:t xml:space="preserve">extends this by including relative humidity at three discrete ranges of altitude and produces an index on a scale of </w:t>
      </w:r>
      <w:r>
        <w:t>zero to fifteen or more</w:t>
      </w:r>
      <w:r w:rsidRPr="00E0588B">
        <w:t xml:space="preserve"> (hot to cold</w:t>
      </w:r>
      <w:r>
        <w:t>)</w:t>
      </w:r>
      <w:r w:rsidRPr="00E0588B">
        <w:t xml:space="preserve">. </w:t>
      </w:r>
      <w:r w:rsidR="00EA4350">
        <w:t>IDEAMCI</w:t>
      </w:r>
      <w:r w:rsidR="00EA4350" w:rsidRPr="00E0588B">
        <w:t xml:space="preserve"> </w:t>
      </w:r>
      <w:r w:rsidRPr="00E0588B">
        <w:t>seeks to resolve an understanding at both a spatial and temporal resolution (hourly) across an entire Country.</w:t>
      </w:r>
    </w:p>
    <w:p w14:paraId="3BFC25AE" w14:textId="64ADC977" w:rsidR="00E72F90" w:rsidRPr="00E0588B" w:rsidRDefault="00E72F90" w:rsidP="00E72F90">
      <w:r w:rsidRPr="00E0588B">
        <w:t xml:space="preserve">Most recently the </w:t>
      </w:r>
      <w:r w:rsidR="00EA4350">
        <w:t>Universal Thermal Comfort Index (UTCI)</w:t>
      </w:r>
      <w:r>
        <w:t xml:space="preserve"> </w:t>
      </w:r>
      <w:r w:rsidRPr="00E0588B">
        <w:t>has been proposed citing the shortcomings of preceding indices and limits in terms of confinement to specific applications</w:t>
      </w:r>
      <w:r w:rsidR="005430DF">
        <w:t xml:space="preserve"> </w:t>
      </w:r>
      <w:r w:rsidR="005430DF">
        <w:fldChar w:fldCharType="begin" w:fldLock="1"/>
      </w:r>
      <w:r w:rsidR="005430DF">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fldChar w:fldCharType="separate"/>
      </w:r>
      <w:r w:rsidR="005430DF" w:rsidRPr="005430DF">
        <w:rPr>
          <w:noProof/>
        </w:rPr>
        <w:t>(Jendritzky and Höppe, 2017)</w:t>
      </w:r>
      <w:r w:rsidR="005430DF">
        <w:fldChar w:fldCharType="end"/>
      </w:r>
      <w:r w:rsidR="00B33619">
        <w:t xml:space="preserve">. </w:t>
      </w:r>
    </w:p>
    <w:p w14:paraId="30414950" w14:textId="44CD6A15" w:rsidR="00E72F90" w:rsidRDefault="00E72F90" w:rsidP="00C3107A">
      <w:r w:rsidRPr="00E0588B">
        <w:t xml:space="preserve">Indices exist to help those not familiar with the domains of thermos-physiology or biometeorology better understand the implications of climate, activity and clothing on the human body </w:t>
      </w:r>
      <w:r w:rsidR="005430DF">
        <w:t xml:space="preserve"> </w:t>
      </w:r>
      <w:r w:rsidR="005430DF">
        <w:fldChar w:fldCharType="begin" w:fldLock="1"/>
      </w:r>
      <w:r w:rsidR="00AF326E">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fldChar w:fldCharType="separate"/>
      </w:r>
      <w:r w:rsidR="005430DF" w:rsidRPr="005430DF">
        <w:rPr>
          <w:noProof/>
        </w:rPr>
        <w:t>(Höppe, 1999)</w:t>
      </w:r>
      <w:r w:rsidR="005430DF">
        <w:fldChar w:fldCharType="end"/>
      </w:r>
      <w:r w:rsidR="004458FE">
        <w:t xml:space="preserve"> and are not necessarily designed to support decision making for construction</w:t>
      </w:r>
      <w:r w:rsidRPr="00E0588B">
        <w:t>.</w:t>
      </w:r>
      <w:r w:rsidR="004458FE">
        <w:t xml:space="preserve"> Notably</w:t>
      </w:r>
      <w:r w:rsidR="004458FE" w:rsidRPr="00E0588B">
        <w:t xml:space="preserve"> UTCI is the result of a multi-disciplinary effort the development team did not include practitioners from the built environment. </w:t>
      </w:r>
      <w:r w:rsidR="005430DF">
        <w:t xml:space="preserve"> </w:t>
      </w:r>
      <w:r>
        <w:t>Indices</w:t>
      </w:r>
      <w:r w:rsidRPr="00E0588B">
        <w:t xml:space="preserve"> are </w:t>
      </w:r>
      <w:r>
        <w:t>useful</w:t>
      </w:r>
      <w:r w:rsidRPr="00E0588B">
        <w:t xml:space="preserve"> in later</w:t>
      </w:r>
      <w:r>
        <w:t xml:space="preserve"> design stages to fine tune </w:t>
      </w:r>
      <w:r w:rsidRPr="00E0588B">
        <w:t>heating</w:t>
      </w:r>
      <w:r>
        <w:t>,</w:t>
      </w:r>
      <w:r w:rsidRPr="00E0588B">
        <w:t xml:space="preserve"> cooling and ventilation systems or to refine material specifications (insulation and glazing) ensur</w:t>
      </w:r>
      <w:r>
        <w:t>ing</w:t>
      </w:r>
      <w:r w:rsidRPr="00E0588B">
        <w:t xml:space="preserve"> certain thermal comfort level</w:t>
      </w:r>
      <w:r>
        <w:t>s are</w:t>
      </w:r>
      <w:r w:rsidRPr="00E0588B">
        <w:t xml:space="preserve"> achieved.</w:t>
      </w:r>
      <w:r w:rsidRPr="002004FA">
        <w:t xml:space="preserve"> </w:t>
      </w:r>
      <w:r w:rsidR="00BF2CC1">
        <w:t>I</w:t>
      </w:r>
      <w:r w:rsidR="00BF2CC1" w:rsidRPr="00E0588B">
        <w:t xml:space="preserve">ndices convert a multivariate problem into a single value </w:t>
      </w:r>
      <w:r w:rsidR="00BF2CC1">
        <w:t>removing</w:t>
      </w:r>
      <w:r w:rsidR="00BF2CC1" w:rsidRPr="00E0588B">
        <w:t xml:space="preserve"> the visibili</w:t>
      </w:r>
      <w:r w:rsidR="00BF2CC1">
        <w:t xml:space="preserve">ty of the underlying data making it difficult to determine </w:t>
      </w:r>
      <w:r w:rsidR="00BF2CC1" w:rsidRPr="00E0588B">
        <w:t xml:space="preserve">design strategies </w:t>
      </w:r>
      <w:r w:rsidR="00BF2CC1">
        <w:t>that respond to the cause of discomfort.</w:t>
      </w:r>
    </w:p>
    <w:p w14:paraId="7ABAFA2A" w14:textId="503FF914" w:rsidR="00E72F90" w:rsidRPr="00C3107A" w:rsidRDefault="00E72F90" w:rsidP="00C3107A">
      <w:r w:rsidRPr="00E0588B">
        <w:lastRenderedPageBreak/>
        <w:t xml:space="preserve">Architects concerned with designing comfortable environments need to be aware of the full set of climate variables </w:t>
      </w:r>
      <w:r>
        <w:t xml:space="preserve">early in the design process </w:t>
      </w:r>
      <w:r w:rsidRPr="00E0588B">
        <w:t>to develop appropriate strategies.</w:t>
      </w:r>
      <w:r>
        <w:t xml:space="preserve"> Strategies inform </w:t>
      </w:r>
      <w:r w:rsidRPr="00E0588B">
        <w:t>siting and orientation of the building, size and number of openings, materials and integration of technological systems to assist passive cooling and heating.</w:t>
      </w:r>
      <w:r>
        <w:t xml:space="preserve"> Such e</w:t>
      </w:r>
      <w:r w:rsidRPr="00E0588B">
        <w:t xml:space="preserve">arly stage design decisions </w:t>
      </w:r>
      <w:r>
        <w:t xml:space="preserve">are </w:t>
      </w:r>
      <w:r w:rsidRPr="00E0588B">
        <w:t xml:space="preserve">more probable to have an impact on the cost and function of the finished building </w:t>
      </w:r>
      <w:r>
        <w:t>and are</w:t>
      </w:r>
      <w:r w:rsidRPr="00E0588B">
        <w:t xml:space="preserve"> cheaper to implement (</w:t>
      </w:r>
      <w:r>
        <w:t>CURT</w:t>
      </w:r>
      <w:r w:rsidRPr="00E0588B">
        <w:t>, 2004, p4).</w:t>
      </w:r>
      <w:r>
        <w:t xml:space="preserve"> </w:t>
      </w:r>
      <w:r w:rsidR="00BF2CC1">
        <w:t>Despite their short comings these indices can be helpful to compare and evaluate clustering solutions.</w:t>
      </w:r>
    </w:p>
    <w:p w14:paraId="452A46B6" w14:textId="1EB76012" w:rsidR="00931BC5" w:rsidRPr="00375814" w:rsidRDefault="00B374DE" w:rsidP="00931BC5">
      <w:pPr>
        <w:pStyle w:val="Heading3"/>
        <w:rPr>
          <w:lang w:eastAsia="en-US"/>
        </w:rPr>
      </w:pPr>
      <w:r>
        <w:rPr>
          <w:lang w:eastAsia="en-US"/>
        </w:rPr>
        <w:t>Climate</w:t>
      </w:r>
      <w:r w:rsidR="00931BC5" w:rsidRPr="00375814">
        <w:rPr>
          <w:lang w:eastAsia="en-US"/>
        </w:rPr>
        <w:t xml:space="preserve"> data is spatiotemporal</w:t>
      </w:r>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77D98463" w14:textId="1C03D9AC"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9"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9"/>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w:t>
      </w:r>
      <w:r w:rsidR="000159B5">
        <w:t xml:space="preserve">ST </w:t>
      </w:r>
      <w:r w:rsidRPr="00375814">
        <w:t>clustering.</w:t>
      </w:r>
    </w:p>
    <w:p w14:paraId="6EB8AFF1" w14:textId="77777777" w:rsidR="00931BC5" w:rsidRPr="00375814" w:rsidRDefault="00931BC5" w:rsidP="00F00441">
      <w:pPr>
        <w:pStyle w:val="Heading3"/>
        <w:rPr>
          <w:lang w:eastAsia="en-US"/>
        </w:rPr>
      </w:pPr>
      <w:r w:rsidRPr="00375814">
        <w:rPr>
          <w:lang w:eastAsia="en-US"/>
        </w:rPr>
        <w:t>Examples of applied ST data mining methods applied to climate data</w:t>
      </w:r>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3D5C386D" w14:textId="2F6A23DD" w:rsidR="00BE7A54" w:rsidRPr="00E0588B" w:rsidRDefault="00C7252B" w:rsidP="00FB27F0">
      <w:pPr>
        <w:pStyle w:val="Heading3"/>
        <w:rPr>
          <w:shd w:val="clear" w:color="auto" w:fill="FFFFFF"/>
        </w:rPr>
      </w:pPr>
      <w:r>
        <w:rPr>
          <w:shd w:val="clear" w:color="auto" w:fill="FFFFFF"/>
        </w:rPr>
        <w:lastRenderedPageBreak/>
        <w:t>C</w:t>
      </w:r>
      <w:r w:rsidR="00BE7A54" w:rsidRPr="00E0588B">
        <w:rPr>
          <w:shd w:val="clear" w:color="auto" w:fill="FFFFFF"/>
        </w:rPr>
        <w:t xml:space="preserve">lustering applied to climate classification </w:t>
      </w:r>
    </w:p>
    <w:p w14:paraId="18B0DFEE" w14:textId="305EC46B" w:rsidR="00070743" w:rsidRDefault="00BE7A54" w:rsidP="00FB27F0">
      <w:r w:rsidRPr="00E0588B">
        <w:t xml:space="preserve">Recent research suggests that </w:t>
      </w:r>
      <w:r w:rsidR="00013A3B" w:rsidRPr="00E0588B">
        <w:rPr>
          <w:shd w:val="clear" w:color="auto" w:fill="FFFFFF"/>
        </w:rPr>
        <w:t>clustering</w:t>
      </w:r>
      <w:r w:rsidR="00070743">
        <w:rPr>
          <w:shd w:val="clear" w:color="auto" w:fill="FFFFFF"/>
        </w:rPr>
        <w:t>,</w:t>
      </w:r>
      <w:r w:rsidR="00013A3B" w:rsidRPr="00E0588B">
        <w:rPr>
          <w:shd w:val="clear" w:color="auto" w:fill="FFFFFF"/>
        </w:rPr>
        <w:t xml:space="preserve"> </w:t>
      </w:r>
      <w:r w:rsidR="00013A3B">
        <w:rPr>
          <w:shd w:val="clear" w:color="auto" w:fill="FFFFFF"/>
        </w:rPr>
        <w:t xml:space="preserve">an </w:t>
      </w:r>
      <w:r w:rsidRPr="00E0588B">
        <w:t xml:space="preserve">unsupervised learning </w:t>
      </w:r>
      <w:r w:rsidR="00013A3B">
        <w:t>technique</w:t>
      </w:r>
      <w:r w:rsidR="00070743">
        <w:t>,</w:t>
      </w:r>
      <w:r w:rsidRPr="00E0588B">
        <w:t xml:space="preserve"> </w:t>
      </w:r>
      <w:r w:rsidR="00013A3B">
        <w:t>is</w:t>
      </w:r>
      <w:r w:rsidRPr="00E0588B">
        <w:t xml:space="preserve"> </w:t>
      </w:r>
      <w:r w:rsidR="00851D9E">
        <w:t xml:space="preserve">particularly </w:t>
      </w:r>
      <w:r w:rsidRPr="00E0588B">
        <w:t xml:space="preserve">applicable to climate </w:t>
      </w:r>
      <w:r w:rsidR="00161A13">
        <w:t>analytics</w:t>
      </w:r>
      <w:r w:rsidR="00070743">
        <w:t xml:space="preserve">, </w:t>
      </w:r>
      <w:r w:rsidR="00F77FAA">
        <w:t>classification</w:t>
      </w:r>
      <w:r w:rsidR="00161A13">
        <w:t xml:space="preserve"> and data mining</w:t>
      </w:r>
      <w:r w:rsidRPr="00E0588B">
        <w:t xml:space="preserve">. </w:t>
      </w:r>
      <w:r w:rsidR="00F77FAA">
        <w:t>Studies in the literature focus on</w:t>
      </w:r>
      <w:r w:rsidR="00511393">
        <w:t xml:space="preserve"> common clustering themes; seeking best performing clustering methods for a specific goal,</w:t>
      </w:r>
      <w:r w:rsidR="00F77FAA">
        <w:t xml:space="preserve"> comparisons between hierarchical </w:t>
      </w:r>
      <w:r w:rsidR="00511393">
        <w:t>and</w:t>
      </w:r>
      <w:r w:rsidR="00F77FAA">
        <w:t xml:space="preserve"> non-hierarchical clustering method</w:t>
      </w:r>
      <w:r w:rsidR="00511393">
        <w:t>s, selecting the number of clusters, pre-processing variable prior to clustering and developing hybrid workflows from different clustering methods.</w:t>
      </w:r>
    </w:p>
    <w:p w14:paraId="734135B6" w14:textId="1494C3B8" w:rsidR="00F77FAA" w:rsidRDefault="00511393" w:rsidP="00FB27F0">
      <w:pPr>
        <w:pStyle w:val="Heading4"/>
      </w:pPr>
      <w:r>
        <w:t>Hierarchical clustering</w:t>
      </w:r>
    </w:p>
    <w:p w14:paraId="2A2524BD" w14:textId="3E47482C" w:rsidR="000363EC" w:rsidRDefault="00640A14" w:rsidP="00FB27F0">
      <w:r>
        <w:t xml:space="preserve">Hierarchical clustering (HC) methods organise data into a sequence of nested groups. HC </w:t>
      </w:r>
      <w:r w:rsidR="000363EC">
        <w:t>begins by treating all data points or observation as individual clusters. Two steps are repeated first identify the two closest clusters and then merge these into a single cluster</w:t>
      </w:r>
      <w:r w:rsidR="00375670">
        <w:t xml:space="preserve"> </w:t>
      </w:r>
      <w:r w:rsidR="00D17E4A">
        <w:fldChar w:fldCharType="begin"/>
      </w:r>
      <w:r w:rsidR="00D17E4A">
        <w:instrText xml:space="preserve"> REF _Ref527962511 \h </w:instrText>
      </w:r>
      <w:r w:rsidR="00D17E4A">
        <w:fldChar w:fldCharType="separate"/>
      </w:r>
      <w:r w:rsidR="00D17E4A">
        <w:t xml:space="preserve">Figure </w:t>
      </w:r>
      <w:r w:rsidR="00D17E4A">
        <w:rPr>
          <w:noProof/>
        </w:rPr>
        <w:t>3</w:t>
      </w:r>
      <w:r w:rsidR="00D17E4A">
        <w:fldChar w:fldCharType="end"/>
      </w:r>
      <w:r w:rsidR="000363EC">
        <w:t>.</w:t>
      </w:r>
      <w:r w:rsidR="00002A97">
        <w:t xml:space="preserve"> </w:t>
      </w:r>
      <w:r w:rsidR="00002A97">
        <w:fldChar w:fldCharType="begin" w:fldLock="1"/>
      </w:r>
      <w:r w:rsidR="00002A97">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fldChar w:fldCharType="separate"/>
      </w:r>
      <w:r w:rsidR="00002A97">
        <w:rPr>
          <w:noProof/>
        </w:rPr>
        <w:t>Fovell &amp; Fovell (</w:t>
      </w:r>
      <w:r w:rsidR="00002A97" w:rsidRPr="00A304D7">
        <w:rPr>
          <w:noProof/>
        </w:rPr>
        <w:t>1993)</w:t>
      </w:r>
      <w:r w:rsidR="00002A97">
        <w:fldChar w:fldCharType="end"/>
      </w:r>
      <w:r w:rsidR="00002A97" w:rsidRPr="00E0588B">
        <w:t xml:space="preserve"> studied </w:t>
      </w:r>
      <w:r w:rsidR="00002A97">
        <w:t>HC methods to define climate zones</w:t>
      </w:r>
      <w:r w:rsidR="00002A97" w:rsidRPr="00E0588B">
        <w:t xml:space="preserve"> in the US and </w:t>
      </w:r>
      <w:r w:rsidR="00002A97">
        <w:t>found average linkage method</w:t>
      </w:r>
      <w:r w:rsidR="00002A97" w:rsidRPr="00E0588B">
        <w:t xml:space="preserve"> </w:t>
      </w:r>
      <w:r w:rsidR="00002A97">
        <w:t>performed best</w:t>
      </w:r>
      <w:r w:rsidR="00002A97" w:rsidRPr="00E0588B">
        <w:t xml:space="preserve"> </w:t>
      </w:r>
      <w:r w:rsidR="00002A97">
        <w:t xml:space="preserve">to minimise </w:t>
      </w:r>
      <w:r w:rsidR="00002A97" w:rsidRPr="00E0588B">
        <w:t>bias in terms of method, latent and information</w:t>
      </w:r>
      <w:r w:rsidR="00002A97">
        <w:t>.</w:t>
      </w:r>
    </w:p>
    <w:p w14:paraId="4E38DC84" w14:textId="459A8E44" w:rsidR="00375670" w:rsidRDefault="00243F8B" w:rsidP="00FB27F0">
      <w:pPr>
        <w:keepNext/>
      </w:pPr>
      <w:r>
        <w:rPr>
          <w:noProof/>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3"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18C87DC0" w:rsidR="00BE7A54" w:rsidRDefault="00375670" w:rsidP="00FB27F0">
      <w:pPr>
        <w:pStyle w:val="Caption"/>
      </w:pPr>
      <w:bookmarkStart w:id="10" w:name="_Ref527962511"/>
      <w:r>
        <w:t xml:space="preserve">Figure </w:t>
      </w:r>
      <w:fldSimple w:instr=" SEQ Figure \* ARABIC ">
        <w:r w:rsidR="00E0190B">
          <w:rPr>
            <w:noProof/>
          </w:rPr>
          <w:t>3</w:t>
        </w:r>
      </w:fldSimple>
      <w:bookmarkEnd w:id="10"/>
      <w:r>
        <w:t xml:space="preserve"> </w:t>
      </w:r>
      <w:r w:rsidR="00D17E4A">
        <w:t>Hierarchical</w:t>
      </w:r>
      <w:r>
        <w:t xml:space="preserve"> clustering steps</w:t>
      </w:r>
    </w:p>
    <w:p w14:paraId="36ED6685" w14:textId="012DB64D" w:rsidR="00511393" w:rsidRDefault="00511393" w:rsidP="00FB27F0">
      <w:pPr>
        <w:pStyle w:val="Heading4"/>
      </w:pPr>
      <w:r>
        <w:t>Non-</w:t>
      </w:r>
      <w:r w:rsidR="00640A14">
        <w:t>h</w:t>
      </w:r>
      <w:r>
        <w:t>ierarchical clustering</w:t>
      </w:r>
    </w:p>
    <w:p w14:paraId="3A17D050" w14:textId="2CE5F954" w:rsidR="004E064E" w:rsidRDefault="00002A97" w:rsidP="00FB27F0">
      <w:r>
        <w:t>N</w:t>
      </w:r>
      <w:r w:rsidR="00640A14">
        <w:t>on-hierarchical clustering (NHC) methods provide a single partitioning of the data aiming to defin</w:t>
      </w:r>
      <w:r>
        <w:t>e</w:t>
      </w:r>
      <w:r w:rsidR="00640A14">
        <w:t xml:space="preserve"> natural groups within the data </w:t>
      </w:r>
      <w:r w:rsidR="00640A14">
        <w:fldChar w:fldCharType="begin" w:fldLock="1"/>
      </w:r>
      <w:r w:rsidR="00E0190B">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fldChar w:fldCharType="separate"/>
      </w:r>
      <w:r w:rsidR="00640A14" w:rsidRPr="00640A14">
        <w:rPr>
          <w:noProof/>
        </w:rPr>
        <w:t>(Jain and Dubes, 1988</w:t>
      </w:r>
      <w:r w:rsidR="00640A14">
        <w:rPr>
          <w:noProof/>
        </w:rPr>
        <w:t>, p89</w:t>
      </w:r>
      <w:r w:rsidR="00640A14" w:rsidRPr="00640A14">
        <w:rPr>
          <w:noProof/>
        </w:rPr>
        <w:t>)</w:t>
      </w:r>
      <w:r w:rsidR="00640A14">
        <w:fldChar w:fldCharType="end"/>
      </w:r>
      <w:r w:rsidR="00640A14">
        <w:t xml:space="preserve">. </w:t>
      </w:r>
      <w:r w:rsidR="00E0190B">
        <w:t xml:space="preserve">K-means is a </w:t>
      </w:r>
      <w:r w:rsidR="00640A14">
        <w:t>NHC</w:t>
      </w:r>
      <w:r w:rsidR="00E0190B">
        <w:t xml:space="preserve"> method that was</w:t>
      </w:r>
      <w:r w:rsidR="00640A14">
        <w:t xml:space="preserve"> defined in 1955</w:t>
      </w:r>
      <w:r w:rsidR="00E0190B">
        <w:t xml:space="preserve"> </w:t>
      </w:r>
      <w:r w:rsidR="00E0190B">
        <w:fldChar w:fldCharType="begin" w:fldLock="1"/>
      </w:r>
      <w:r w:rsidR="00487288">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fldChar w:fldCharType="separate"/>
      </w:r>
      <w:r w:rsidR="00E0190B" w:rsidRPr="00E0190B">
        <w:rPr>
          <w:noProof/>
        </w:rPr>
        <w:t>(Jain, 2010)</w:t>
      </w:r>
      <w:r w:rsidR="00E0190B">
        <w:fldChar w:fldCharType="end"/>
      </w:r>
      <w:r w:rsidR="00E0190B">
        <w:t xml:space="preserve">, </w:t>
      </w:r>
      <w:r w:rsidR="00640A14">
        <w:t xml:space="preserve"> despite its age</w:t>
      </w:r>
      <w:r w:rsidR="00E0190B">
        <w:t xml:space="preserve"> and many alternatives</w:t>
      </w:r>
      <w:r w:rsidR="00640A14">
        <w:t xml:space="preserve"> it remains popular in the literature of clustering with climate data</w:t>
      </w:r>
      <w:r w:rsidR="00E0190B">
        <w:t xml:space="preserve">. The </w:t>
      </w:r>
      <w:r w:rsidR="0060278F">
        <w:t>k</w:t>
      </w:r>
      <w:r w:rsidR="00E0190B">
        <w:t>-means algorithm</w:t>
      </w:r>
      <w:r w:rsidR="0060278F">
        <w:t xml:space="preserve"> requires k the number of clusters to be specified and begins by </w:t>
      </w:r>
      <w:r w:rsidR="004E064E">
        <w:t>creating</w:t>
      </w:r>
      <w:r w:rsidR="004E064E" w:rsidRPr="004E064E">
        <w:rPr>
          <w:i/>
        </w:rPr>
        <w:t xml:space="preserve"> </w:t>
      </w:r>
      <w:r w:rsidR="0060278F" w:rsidRPr="004E064E">
        <w:rPr>
          <w:i/>
        </w:rPr>
        <w:t>k</w:t>
      </w:r>
      <w:r w:rsidR="0060278F">
        <w:t xml:space="preserve"> initial </w:t>
      </w:r>
      <w:r w:rsidR="004E064E">
        <w:t xml:space="preserve">cluster </w:t>
      </w:r>
      <w:r w:rsidR="0060278F">
        <w:t>centroids</w:t>
      </w:r>
      <w:r w:rsidR="004E064E">
        <w:t>. Two steps are repeated; data points are assigned to a cluster with the closest centroid, cluster centroids are redefined based on the data points in the cluster.</w:t>
      </w:r>
    </w:p>
    <w:p w14:paraId="696F2684" w14:textId="1FD7AAA0" w:rsidR="00E0190B" w:rsidRDefault="006232D5" w:rsidP="00FB27F0">
      <w:pPr>
        <w:keepNext/>
      </w:pPr>
      <w:r>
        <w:rPr>
          <w:noProof/>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4"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4DD5E9AB" w:rsidR="00FA0EBA" w:rsidRPr="00FA0EBA" w:rsidRDefault="00E0190B" w:rsidP="00FB27F0">
      <w:pPr>
        <w:pStyle w:val="Caption"/>
      </w:pPr>
      <w:r>
        <w:t xml:space="preserve">Figure </w:t>
      </w:r>
      <w:fldSimple w:instr=" SEQ Figure \* ARABIC ">
        <w:r>
          <w:rPr>
            <w:noProof/>
          </w:rPr>
          <w:t>4</w:t>
        </w:r>
      </w:fldSimple>
      <w:r>
        <w:t xml:space="preserve"> Non-hierarchical k-means steps</w:t>
      </w:r>
      <w:r w:rsidR="003E2185">
        <w:t>: (a) Original data. (b) Random initial centroids. (c-f) Two iterations of: assign data points to closest cluster, recalculate cluster centroid.</w:t>
      </w:r>
      <w:r w:rsidR="00487288">
        <w:t xml:space="preserve"> Adapted from </w:t>
      </w:r>
      <w:r w:rsidR="00487288">
        <w:fldChar w:fldCharType="begin" w:fldLock="1"/>
      </w:r>
      <w:r w:rsidR="00E61206">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fldChar w:fldCharType="separate"/>
      </w:r>
      <w:r w:rsidR="00487288">
        <w:rPr>
          <w:noProof/>
        </w:rPr>
        <w:t>Piech (</w:t>
      </w:r>
      <w:r w:rsidR="00487288" w:rsidRPr="00487288">
        <w:rPr>
          <w:noProof/>
        </w:rPr>
        <w:t>2013)</w:t>
      </w:r>
      <w:r w:rsidR="00487288">
        <w:fldChar w:fldCharType="end"/>
      </w:r>
      <w:r w:rsidR="00487288">
        <w:t>.</w:t>
      </w:r>
    </w:p>
    <w:p w14:paraId="521EA021" w14:textId="3AB5511C" w:rsidR="00BE7A54" w:rsidRDefault="006A0B33" w:rsidP="00FB27F0">
      <w:r>
        <w:t>K</w:t>
      </w:r>
      <w:r w:rsidRPr="00E0588B">
        <w:t>-means</w:t>
      </w:r>
      <w:r>
        <w:t xml:space="preserve"> NHC was compared</w:t>
      </w:r>
      <w:r w:rsidRPr="00E0588B">
        <w:t xml:space="preserve"> to </w:t>
      </w:r>
      <w:r>
        <w:t>Ward’s</w:t>
      </w:r>
      <w:r w:rsidRPr="00E0588B">
        <w:t xml:space="preserve"> </w:t>
      </w:r>
      <w:r>
        <w:t>HC</w:t>
      </w:r>
      <w:r w:rsidRPr="00E0588B">
        <w:t xml:space="preserve"> technique</w:t>
      </w:r>
      <w:r>
        <w:t xml:space="preserve"> (</w:t>
      </w:r>
      <w:r w:rsidR="00BE7A54">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00BE7A54">
        <w:fldChar w:fldCharType="separate"/>
      </w:r>
      <w:r w:rsidR="00BE7A54" w:rsidRPr="00FF7485">
        <w:rPr>
          <w:noProof/>
        </w:rPr>
        <w:t>Degaetano</w:t>
      </w:r>
      <w:r>
        <w:rPr>
          <w:noProof/>
        </w:rPr>
        <w:t xml:space="preserve">, </w:t>
      </w:r>
      <w:r w:rsidR="00BE7A54" w:rsidRPr="00FF7485">
        <w:rPr>
          <w:noProof/>
        </w:rPr>
        <w:t>1996)</w:t>
      </w:r>
      <w:r w:rsidR="00BE7A54">
        <w:fldChar w:fldCharType="end"/>
      </w:r>
      <w:r w:rsidR="00BE7A54" w:rsidRPr="00E0588B">
        <w:t xml:space="preserve"> </w:t>
      </w:r>
      <w:r>
        <w:t xml:space="preserve">in a </w:t>
      </w:r>
      <w:r w:rsidR="00BE7A54" w:rsidRPr="00E0588B">
        <w:t>study</w:t>
      </w:r>
      <w:r>
        <w:t xml:space="preserve"> that</w:t>
      </w:r>
      <w:r w:rsidR="00BE7A54">
        <w:t xml:space="preserve"> sought to develop an ecosystem management and planning guide</w:t>
      </w:r>
      <w:r w:rsidR="00BE7A54" w:rsidRPr="00E0588B">
        <w:t xml:space="preserve"> </w:t>
      </w:r>
      <w:r w:rsidR="00BE7A54">
        <w:t>by</w:t>
      </w:r>
      <w:r w:rsidR="00BE7A54" w:rsidRPr="00E0588B">
        <w:t xml:space="preserve"> defining mesoscale climate zones in the north-eastern US</w:t>
      </w:r>
      <w:r w:rsidR="00BE7A54">
        <w:t xml:space="preserve">. </w:t>
      </w:r>
      <w:r>
        <w:t>K-means was</w:t>
      </w:r>
      <w:r w:rsidR="00BE7A54" w:rsidRPr="00E0588B">
        <w:t xml:space="preserve"> </w:t>
      </w:r>
      <w:r w:rsidR="00013A3B">
        <w:t>found</w:t>
      </w:r>
      <w:r w:rsidR="00013A3B" w:rsidRPr="00E0588B">
        <w:t xml:space="preserve"> </w:t>
      </w:r>
      <w:r w:rsidR="00013A3B">
        <w:t>to improve the</w:t>
      </w:r>
      <w:r w:rsidR="00BE7A54">
        <w:t xml:space="preserve"> </w:t>
      </w:r>
      <w:r w:rsidR="00BE7A54" w:rsidRPr="00E0588B">
        <w:t>spatial distribution</w:t>
      </w:r>
      <w:r w:rsidR="00F5253D">
        <w:t>,</w:t>
      </w:r>
      <w:r w:rsidR="008B1015">
        <w:t xml:space="preserve"> homogeneity of clusters and </w:t>
      </w:r>
      <w:r w:rsidR="00BE7A54" w:rsidRPr="00E0588B">
        <w:t>produce</w:t>
      </w:r>
      <w:r w:rsidR="008B1015">
        <w:t>d</w:t>
      </w:r>
      <w:r w:rsidR="00BE7A54" w:rsidRPr="00E0588B">
        <w:t xml:space="preserve"> stable clusters with minimal information bias. </w:t>
      </w:r>
      <w:r w:rsidR="00BE7A54">
        <w:t xml:space="preserve"> </w:t>
      </w:r>
    </w:p>
    <w:p w14:paraId="520F637F" w14:textId="2E6040D9" w:rsidR="00511393" w:rsidRDefault="00511393" w:rsidP="00FB27F0">
      <w:r>
        <w:t>C</w:t>
      </w:r>
      <w:r w:rsidRPr="00E0588B">
        <w:t xml:space="preserve">lustering </w:t>
      </w:r>
      <w:r>
        <w:t>was used to</w:t>
      </w:r>
      <w:r w:rsidRPr="00E0588B">
        <w:t xml:space="preserve">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3DA4912F" w14:textId="7521399D" w:rsidR="00DB194F" w:rsidRDefault="00DB194F" w:rsidP="00FB27F0">
      <w:r>
        <w:fldChar w:fldCharType="begin" w:fldLock="1"/>
      </w:r>
      <w: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006A0B33">
        <w:t>subsets of five</w:t>
      </w:r>
      <w:r w:rsidRPr="00E0588B">
        <w:t xml:space="preserve">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 xml:space="preserve">the </w:t>
      </w:r>
      <w:r w:rsidR="006A0B33" w:rsidRPr="00E0588B">
        <w:t>K</w:t>
      </w:r>
      <w:r w:rsidR="006A0B33">
        <w:rPr>
          <w:rFonts w:cs="Arial"/>
        </w:rPr>
        <w:t>ö</w:t>
      </w:r>
      <w:r w:rsidR="006A0B33">
        <w:t xml:space="preserve">ppen Geiger Climate </w:t>
      </w:r>
      <w:r w:rsidR="006A0B33" w:rsidRPr="00E0588B">
        <w:t>Classification</w:t>
      </w:r>
      <w:r w:rsidR="006A0B33">
        <w:t xml:space="preserve"> (KGCC)</w:t>
      </w:r>
      <w:r>
        <w:t xml:space="preserve"> zones could be generated.</w:t>
      </w:r>
    </w:p>
    <w:p w14:paraId="16AC2FCD" w14:textId="12194D52" w:rsidR="009C4835" w:rsidRDefault="009C4835" w:rsidP="00FB27F0">
      <w:r>
        <w:fldChar w:fldCharType="begin" w:fldLock="1"/>
      </w:r>
      <w:r w:rsidR="002D08AA">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Pr>
          <w:noProof/>
        </w:rPr>
        <w:t>Netzel and Stepinski</w:t>
      </w:r>
      <w:r w:rsidRPr="009C4835">
        <w:rPr>
          <w:noProof/>
        </w:rPr>
        <w:t xml:space="preserve"> </w:t>
      </w:r>
      <w:r>
        <w:rPr>
          <w:noProof/>
        </w:rPr>
        <w:t>(</w:t>
      </w:r>
      <w:r w:rsidRPr="009C4835">
        <w:rPr>
          <w:noProof/>
        </w:rPr>
        <w:t>2016)</w:t>
      </w:r>
      <w:r>
        <w:fldChar w:fldCharType="end"/>
      </w:r>
      <w:r>
        <w:t xml:space="preserve"> undertook</w:t>
      </w:r>
      <w:r w:rsidRPr="00E0588B">
        <w:t xml:space="preserve"> 32 different clustering </w:t>
      </w:r>
      <w:r>
        <w:t xml:space="preserve">experiments comprised of HC Ward linkage or NHC k-means with different input variables and similarity measures. These were </w:t>
      </w:r>
      <w:r w:rsidRPr="00E0588B">
        <w:t xml:space="preserve">compared to </w:t>
      </w:r>
      <w:r>
        <w:t>KGCC</w:t>
      </w:r>
      <w:r w:rsidRPr="00E0588B">
        <w:t>. The study concluded that clustering could find 50% of the climate types defined by the KG</w:t>
      </w:r>
      <w:r>
        <w:t>CC</w:t>
      </w:r>
      <w:r w:rsidRPr="00E0588B">
        <w:t>. The remaining classes differed in climatic character and spatial distribution but were shown to be more homogeneous and more distinct than KG</w:t>
      </w:r>
      <w:r>
        <w:t>CC</w:t>
      </w:r>
      <w:r w:rsidRPr="00E0588B">
        <w:t xml:space="preserve"> types</w:t>
      </w:r>
      <w:r>
        <w:t xml:space="preserve">. </w:t>
      </w:r>
      <w:r w:rsidR="00742237">
        <w:t>The study concluded than</w:t>
      </w:r>
      <w:r>
        <w:t xml:space="preserve"> indicated that the NHC </w:t>
      </w:r>
      <w:r w:rsidR="00742237">
        <w:t>k-means gave better results than the HC.</w:t>
      </w:r>
    </w:p>
    <w:p w14:paraId="6F2B9828" w14:textId="6D11574E" w:rsidR="00511393" w:rsidRDefault="00511393" w:rsidP="00FB27F0">
      <w:pPr>
        <w:pStyle w:val="Heading4"/>
      </w:pPr>
      <w:r>
        <w:lastRenderedPageBreak/>
        <w:t>Hybrid approach</w:t>
      </w:r>
    </w:p>
    <w:p w14:paraId="0D2B5DEF" w14:textId="2D601935" w:rsidR="00BE7A54" w:rsidRDefault="00BE7A54" w:rsidP="00BE7A54">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used k-means as part of a multi-step approach to delineate climate regions in the Carolinas that combined in-situ (weather station data) with remotely sens</w:t>
      </w:r>
      <w:r w:rsidR="00013A3B">
        <w:t xml:space="preserve">ors </w:t>
      </w:r>
      <w:r w:rsidRPr="00E0588B">
        <w:t xml:space="preserve">and spatially distributed data. K-means was integrated within a more complex workflow </w:t>
      </w:r>
      <w:r>
        <w:t xml:space="preserve">(hierarchical </w:t>
      </w:r>
      <w:r w:rsidR="00013A3B">
        <w:t xml:space="preserve">clustering </w:t>
      </w:r>
      <w:r>
        <w:t>followed by non-hierarchical then decision trees</w:t>
      </w:r>
      <w:r w:rsidR="00013A3B">
        <w:t xml:space="preserve"> were</w:t>
      </w:r>
      <w:r>
        <w:t xml:space="preserve"> trained on results that </w:t>
      </w:r>
      <w:r w:rsidR="00013A3B">
        <w:t>classified</w:t>
      </w:r>
      <w:r>
        <w:t xml:space="preserve">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w:t>
      </w:r>
    </w:p>
    <w:p w14:paraId="33FF3D46" w14:textId="77F1ABCF" w:rsidR="00851D9E" w:rsidRDefault="00851D9E" w:rsidP="00851D9E">
      <w:pPr>
        <w:pStyle w:val="Heading4"/>
        <w:rPr>
          <w:lang w:val="en-US"/>
        </w:rPr>
      </w:pPr>
      <w:r>
        <w:rPr>
          <w:lang w:val="en-US"/>
        </w:rPr>
        <w:t>Choosing the numbers of clusters</w:t>
      </w:r>
    </w:p>
    <w:p w14:paraId="0E8E9437" w14:textId="76793BB5" w:rsidR="00D920EB" w:rsidRDefault="00E94EF4" w:rsidP="00724ECF">
      <w:r>
        <w:rPr>
          <w:lang w:val="en-US"/>
        </w:rPr>
        <w:t>A recurring theme in the literature is how to choose</w:t>
      </w:r>
      <w:r w:rsidR="00C77C37">
        <w:t xml:space="preserve"> the number of clusters</w:t>
      </w:r>
      <w:r>
        <w:t xml:space="preserve">, </w:t>
      </w:r>
      <w:r w:rsidRPr="00E94EF4">
        <w:rPr>
          <w:i/>
        </w:rPr>
        <w:t>k</w:t>
      </w:r>
      <w:r>
        <w:t xml:space="preserve">. Many </w:t>
      </w:r>
      <w:r w:rsidR="002D08AA">
        <w:t>indices</w:t>
      </w:r>
      <w:r>
        <w:t xml:space="preserve"> exist to describe the homogeneity and completeness of clustering solutions</w:t>
      </w:r>
      <w:r w:rsidR="002D08AA">
        <w:t xml:space="preserve"> </w:t>
      </w:r>
      <w:r w:rsidR="002D08AA">
        <w:fldChar w:fldCharType="begin" w:fldLock="1"/>
      </w:r>
      <w:r w:rsidR="00D920EB">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fldChar w:fldCharType="separate"/>
      </w:r>
      <w:r w:rsidR="002D08AA" w:rsidRPr="002D08AA">
        <w:rPr>
          <w:noProof/>
        </w:rPr>
        <w:t xml:space="preserve">(Arbelaitz </w:t>
      </w:r>
      <w:r w:rsidR="002D08AA" w:rsidRPr="002D08AA">
        <w:rPr>
          <w:i/>
          <w:noProof/>
        </w:rPr>
        <w:t>et al.</w:t>
      </w:r>
      <w:r w:rsidR="002D08AA" w:rsidRPr="002D08AA">
        <w:rPr>
          <w:noProof/>
        </w:rPr>
        <w:t>, 2013)</w:t>
      </w:r>
      <w:r w:rsidR="002D08AA">
        <w:fldChar w:fldCharType="end"/>
      </w:r>
      <w:r>
        <w:t xml:space="preserve">, but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nd Fovell (</w:t>
      </w:r>
      <w:r w:rsidRPr="00E50A14">
        <w:rPr>
          <w:noProof/>
        </w:rPr>
        <w:t>1993)</w:t>
      </w:r>
      <w:r>
        <w:fldChar w:fldCharType="end"/>
      </w:r>
      <w:r>
        <w:t xml:space="preserve"> insist informed decisions over </w:t>
      </w:r>
      <w:r w:rsidRPr="00E94EF4">
        <w:rPr>
          <w:i/>
        </w:rPr>
        <w:t>k</w:t>
      </w:r>
      <w:r>
        <w:t xml:space="preserve"> must </w:t>
      </w:r>
      <w:r w:rsidR="004E0954">
        <w:t xml:space="preserve">also </w:t>
      </w:r>
      <w:r>
        <w:t xml:space="preserve">include domain knowledge. </w:t>
      </w:r>
      <w:r w:rsidR="00C77C37">
        <w:t xml:space="preserve">Increasing </w:t>
      </w:r>
      <w:r w:rsidRPr="00E94EF4">
        <w:rPr>
          <w:i/>
        </w:rPr>
        <w:t>k</w:t>
      </w:r>
      <w:r w:rsidR="00C77C37">
        <w:t xml:space="preserve"> serves to become more specific but at the cost of generality</w:t>
      </w:r>
      <w:r>
        <w:t>.</w:t>
      </w:r>
      <w:r w:rsidR="00E50A14">
        <w:t xml:space="preserve"> </w:t>
      </w:r>
      <w:r w:rsidR="00511393">
        <w:t>L</w:t>
      </w:r>
      <w:r w:rsidR="00C77C37" w:rsidRPr="00E0588B">
        <w:t>ower cluster number</w:t>
      </w:r>
      <w:r w:rsidR="00C77C37">
        <w:t>s</w:t>
      </w:r>
      <w:r w:rsidR="00C77C37" w:rsidRPr="00E0588B">
        <w:t xml:space="preserve"> represent a loss of detail </w:t>
      </w:r>
      <w:r w:rsidR="00C77C37">
        <w:t>but, they can</w:t>
      </w:r>
      <w:r w:rsidR="00C77C37" w:rsidRPr="00E0588B">
        <w:t xml:space="preserve"> enhance interpretation and generality. Climate data varies smoothly and hard edges between clusters </w:t>
      </w:r>
      <w:r w:rsidR="00C77C37">
        <w:t>do</w:t>
      </w:r>
      <w:r w:rsidR="00C77C37" w:rsidRPr="00E0588B">
        <w:t xml:space="preserve"> not exist</w:t>
      </w:r>
      <w:r w:rsidR="00C77C37">
        <w:t>,</w:t>
      </w:r>
      <w:r w:rsidR="00C77C37" w:rsidRPr="00E0588B">
        <w:t xml:space="preserve"> the choice is</w:t>
      </w:r>
      <w:r w:rsidR="00C77C37">
        <w:t xml:space="preserve"> partly</w:t>
      </w:r>
      <w:r w:rsidR="00C77C37" w:rsidRPr="00E0588B">
        <w:t xml:space="preserve"> subjective and based on an adequate subdivision</w:t>
      </w:r>
      <w:r w:rsidR="00C77C37">
        <w:t xml:space="preserve">. </w:t>
      </w:r>
    </w:p>
    <w:p w14:paraId="508F7C80" w14:textId="30F6C054" w:rsidR="00D920EB" w:rsidRPr="00E0588B" w:rsidRDefault="00724ECF" w:rsidP="00D920EB">
      <w:r>
        <w:t>S</w:t>
      </w:r>
      <w:r w:rsidRPr="00E0588B">
        <w:t xml:space="preserve">ilhouette </w:t>
      </w:r>
      <w:r>
        <w:t>index</w:t>
      </w:r>
      <w:r w:rsidR="00D920EB">
        <w:t xml:space="preserve"> </w:t>
      </w:r>
      <w:r w:rsidR="00D920EB" w:rsidRPr="00E0588B">
        <w:t>(</w:t>
      </w:r>
      <w:r w:rsidR="00D920EB" w:rsidRPr="00E0588B">
        <w:rPr>
          <w:i/>
        </w:rPr>
        <w:t>S</w:t>
      </w:r>
      <w:r w:rsidR="00D920EB" w:rsidRPr="00E0588B">
        <w:rPr>
          <w:i/>
          <w:vertAlign w:val="subscript"/>
        </w:rPr>
        <w:t>i</w:t>
      </w:r>
      <w:r w:rsidR="00D920EB" w:rsidRPr="00E0588B">
        <w:t xml:space="preserve">) </w:t>
      </w:r>
      <w:r>
        <w:t xml:space="preserve"> is found to produce good results in comparison to other indices</w:t>
      </w:r>
      <w:r w:rsidR="00D920EB">
        <w:t xml:space="preserve"> </w:t>
      </w:r>
      <w:r w:rsidR="00D920EB">
        <w:fldChar w:fldCharType="begin" w:fldLock="1"/>
      </w:r>
      <w:r w:rsidR="00C94859">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fldChar w:fldCharType="separate"/>
      </w:r>
      <w:r w:rsidR="00D920EB" w:rsidRPr="00D920EB">
        <w:rPr>
          <w:noProof/>
        </w:rPr>
        <w:t xml:space="preserve">(Arbelaitz </w:t>
      </w:r>
      <w:r w:rsidR="00D920EB" w:rsidRPr="00D920EB">
        <w:rPr>
          <w:i/>
          <w:noProof/>
        </w:rPr>
        <w:t>et al.</w:t>
      </w:r>
      <w:r w:rsidR="00D920EB" w:rsidRPr="00D920EB">
        <w:rPr>
          <w:noProof/>
        </w:rPr>
        <w:t>, 2013)</w:t>
      </w:r>
      <w:r w:rsidR="00D920EB">
        <w:fldChar w:fldCharType="end"/>
      </w:r>
      <w:r>
        <w:t xml:space="preserve">. </w:t>
      </w:r>
      <w:r w:rsidR="00D920EB" w:rsidRPr="00E0588B">
        <w:t>(</w:t>
      </w:r>
      <w:r w:rsidR="00D920EB" w:rsidRPr="00E0588B">
        <w:rPr>
          <w:i/>
        </w:rPr>
        <w:t>S</w:t>
      </w:r>
      <w:r w:rsidR="00D920EB" w:rsidRPr="00E0588B">
        <w:rPr>
          <w:i/>
          <w:vertAlign w:val="subscript"/>
        </w:rPr>
        <w:t>i</w:t>
      </w:r>
      <w:r w:rsidR="00D920EB" w:rsidRPr="00E0588B">
        <w:t>) is calculated as:</w:t>
      </w:r>
    </w:p>
    <w:p w14:paraId="2BA81EC1" w14:textId="77777777" w:rsidR="00D920EB" w:rsidRPr="00E0588B" w:rsidRDefault="00D920EB" w:rsidP="00D920EB">
      <m:oMathPara>
        <m:oMath>
          <m:sSub>
            <m:sSubPr>
              <m:ctrlPr>
                <w:rPr>
                  <w:rFonts w:ascii="Cambria Math" w:hAnsi="Cambria Math"/>
                  <w:i/>
                </w:rPr>
              </m:ctrlPr>
            </m:sSubPr>
            <m:e>
              <m:r>
                <w:rPr>
                  <w:rFonts w:ascii="Cambria Math" w:hAnsi="Cambria Math"/>
                </w:rPr>
                <m:t>S</m:t>
              </m:r>
            </m:e>
            <m:sub>
              <m:r>
                <w:rPr>
                  <w:rFonts w:ascii="Cambria Math" w:hAnsi="Cambria Math"/>
                </w:rPr>
                <m:t xml:space="preserve">i=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en>
              </m:f>
            </m:sub>
          </m:sSub>
        </m:oMath>
      </m:oMathPara>
    </w:p>
    <w:p w14:paraId="0B018EDE" w14:textId="60183E69" w:rsidR="00851D9E" w:rsidRPr="00851D9E" w:rsidRDefault="00D920EB" w:rsidP="00851D9E">
      <w:pPr>
        <w:rPr>
          <w:lang w:val="en-US"/>
        </w:rPr>
      </w:pPr>
      <w:r>
        <w:t>Where</w:t>
      </w:r>
      <w:r w:rsidR="00724ECF">
        <w:t xml:space="preserve"> </w:t>
      </w:r>
      <w:r w:rsidR="00724ECF" w:rsidRPr="00E0588B">
        <w:rPr>
          <w:i/>
        </w:rPr>
        <w:t>a</w:t>
      </w:r>
      <w:r w:rsidR="00724ECF" w:rsidRPr="00E0588B">
        <w:rPr>
          <w:i/>
          <w:vertAlign w:val="subscript"/>
        </w:rPr>
        <w:t>i</w:t>
      </w:r>
      <w:r w:rsidR="00724ECF" w:rsidRPr="00E0588B">
        <w:t xml:space="preserve"> </w:t>
      </w:r>
      <w:r>
        <w:t xml:space="preserve">is cohesion </w:t>
      </w:r>
      <w:r w:rsidR="00724ECF" w:rsidRPr="00E0588B">
        <w:t xml:space="preserve">(the average distance between it and all other vectors in the same cluster) </w:t>
      </w:r>
      <w:r w:rsidR="00724ECF" w:rsidRPr="00E0588B">
        <w:rPr>
          <w:i/>
        </w:rPr>
        <w:t>b</w:t>
      </w:r>
      <w:r w:rsidR="00724ECF" w:rsidRPr="00E0588B">
        <w:rPr>
          <w:i/>
          <w:vertAlign w:val="subscript"/>
        </w:rPr>
        <w:t>i</w:t>
      </w:r>
      <w:r w:rsidR="00724ECF" w:rsidRPr="00E0588B">
        <w:t xml:space="preserve"> </w:t>
      </w:r>
      <w:r>
        <w:t xml:space="preserve">is separation </w:t>
      </w:r>
      <w:r w:rsidR="00724ECF" w:rsidRPr="00E0588B">
        <w:t xml:space="preserve">(the average distance between it and all other vectors in other clusters). </w:t>
      </w:r>
      <w:r>
        <w:t xml:space="preserve">Dunn index is a similar ratio and defines cohesion as the distance to the nearest neighbour and separation as the maximum cluster diameter. </w:t>
      </w:r>
      <w:r>
        <w:t xml:space="preserve">Higher values in both indices indicate better performance. </w:t>
      </w:r>
      <w:r w:rsidR="00851D9E">
        <w:t>Sum of Squared Errors</w:t>
      </w:r>
      <w:r w:rsidR="000B5BCD">
        <w:t xml:space="preserve"> (SSE)</w:t>
      </w:r>
      <w:r w:rsidR="00851D9E">
        <w:rPr>
          <w:lang w:val="en-US"/>
        </w:rPr>
        <w:t xml:space="preserve"> </w:t>
      </w:r>
      <w:r w:rsidR="00851D9E">
        <w:rPr>
          <w:lang w:val="en-US"/>
        </w:rPr>
        <w:fldChar w:fldCharType="begin" w:fldLock="1"/>
      </w:r>
      <w:r w:rsidR="00851D9E">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sidR="00851D9E">
        <w:rPr>
          <w:lang w:val="en-US"/>
        </w:rPr>
        <w:fldChar w:fldCharType="separate"/>
      </w:r>
      <w:r w:rsidR="00851D9E" w:rsidRPr="00A84A3B">
        <w:rPr>
          <w:noProof/>
          <w:lang w:val="en-US"/>
        </w:rPr>
        <w:t xml:space="preserve">(Thinsungnoen </w:t>
      </w:r>
      <w:r w:rsidR="00851D9E" w:rsidRPr="00A84A3B">
        <w:rPr>
          <w:i/>
          <w:noProof/>
          <w:lang w:val="en-US"/>
        </w:rPr>
        <w:t>et al.</w:t>
      </w:r>
      <w:r w:rsidR="00851D9E" w:rsidRPr="00A84A3B">
        <w:rPr>
          <w:noProof/>
          <w:lang w:val="en-US"/>
        </w:rPr>
        <w:t>, 2015)</w:t>
      </w:r>
      <w:r w:rsidR="00851D9E">
        <w:rPr>
          <w:lang w:val="en-US"/>
        </w:rPr>
        <w:fldChar w:fldCharType="end"/>
      </w:r>
      <w:r w:rsidR="00851D9E">
        <w:rPr>
          <w:lang w:val="en-US"/>
        </w:rPr>
        <w:t xml:space="preserve"> </w:t>
      </w:r>
      <w:r w:rsidR="000B5BCD">
        <w:rPr>
          <w:lang w:val="en-US"/>
        </w:rPr>
        <w:t>can also be used for validity and is calculated using the square of the Euclidian distance between each data point and its cluster centroid. T</w:t>
      </w:r>
      <w:r w:rsidR="000B5BCD">
        <w:rPr>
          <w:lang w:val="en-US"/>
        </w:rPr>
        <w:t xml:space="preserve">he optimal value of </w:t>
      </w:r>
      <w:r w:rsidR="000B5BCD" w:rsidRPr="000B5BCD">
        <w:rPr>
          <w:i/>
          <w:lang w:val="en-US"/>
        </w:rPr>
        <w:t>k</w:t>
      </w:r>
      <w:r w:rsidR="000B5BCD">
        <w:rPr>
          <w:i/>
          <w:lang w:val="en-US"/>
        </w:rPr>
        <w:t xml:space="preserve"> </w:t>
      </w:r>
      <w:r w:rsidR="000B5BCD" w:rsidRPr="000B5BCD">
        <w:rPr>
          <w:lang w:val="en-US"/>
        </w:rPr>
        <w:t>can be</w:t>
      </w:r>
      <w:r w:rsidR="000B5BCD">
        <w:rPr>
          <w:i/>
          <w:lang w:val="en-US"/>
        </w:rPr>
        <w:t xml:space="preserve"> </w:t>
      </w:r>
      <w:r w:rsidR="000B5BCD">
        <w:rPr>
          <w:lang w:val="en-US"/>
        </w:rPr>
        <w:t>identified</w:t>
      </w:r>
      <w:r w:rsidR="000B5BCD">
        <w:rPr>
          <w:lang w:val="en-US"/>
        </w:rPr>
        <w:t xml:space="preserve"> when SSE is plotted against the</w:t>
      </w:r>
      <w:r w:rsidR="000B5BCD" w:rsidRPr="000B5BCD">
        <w:rPr>
          <w:i/>
          <w:lang w:val="en-US"/>
        </w:rPr>
        <w:t xml:space="preserve"> k</w:t>
      </w:r>
      <w:r w:rsidR="000B5BCD">
        <w:rPr>
          <w:i/>
          <w:lang w:val="en-US"/>
        </w:rPr>
        <w:t>.</w:t>
      </w:r>
      <w:r w:rsidR="000B5BCD">
        <w:rPr>
          <w:lang w:val="en-US"/>
        </w:rPr>
        <w:t xml:space="preserve"> </w:t>
      </w:r>
      <w:r w:rsidR="000B5BCD" w:rsidRPr="000B5BCD">
        <w:rPr>
          <w:lang w:val="en-US"/>
        </w:rPr>
        <w:t>Describe</w:t>
      </w:r>
      <w:r w:rsidR="000B5BCD">
        <w:rPr>
          <w:lang w:val="en-US"/>
        </w:rPr>
        <w:t>d</w:t>
      </w:r>
      <w:r w:rsidR="000B5BCD" w:rsidRPr="000B5BCD">
        <w:rPr>
          <w:lang w:val="en-US"/>
        </w:rPr>
        <w:t xml:space="preserve"> as</w:t>
      </w:r>
      <w:r w:rsidR="000B5BCD">
        <w:rPr>
          <w:i/>
          <w:lang w:val="en-US"/>
        </w:rPr>
        <w:t xml:space="preserve"> </w:t>
      </w:r>
      <w:r w:rsidR="000B5BCD">
        <w:rPr>
          <w:lang w:val="en-US"/>
        </w:rPr>
        <w:t>t</w:t>
      </w:r>
      <w:r w:rsidR="000B5BCD" w:rsidRPr="000B5BCD">
        <w:rPr>
          <w:lang w:val="en-US"/>
        </w:rPr>
        <w:t>he</w:t>
      </w:r>
      <w:r w:rsidR="000B5BCD">
        <w:rPr>
          <w:i/>
          <w:lang w:val="en-US"/>
        </w:rPr>
        <w:t xml:space="preserve"> </w:t>
      </w:r>
      <w:r w:rsidR="00851D9E">
        <w:rPr>
          <w:lang w:val="en-US"/>
        </w:rPr>
        <w:t>Elbow method</w:t>
      </w:r>
      <w:r w:rsidR="003A40AB">
        <w:rPr>
          <w:lang w:val="en-US"/>
        </w:rPr>
        <w:t xml:space="preserve">, </w:t>
      </w:r>
      <w:r w:rsidR="003A40AB">
        <w:rPr>
          <w:lang w:val="en-US"/>
        </w:rPr>
        <w:t>as an inflexion in the graph indicates</w:t>
      </w:r>
      <w:r w:rsidR="000F30F3">
        <w:rPr>
          <w:lang w:val="en-US"/>
        </w:rPr>
        <w:t xml:space="preserve"> a good candidate for </w:t>
      </w:r>
      <w:r w:rsidR="000F30F3" w:rsidRPr="000F30F3">
        <w:rPr>
          <w:i/>
          <w:lang w:val="en-US"/>
        </w:rPr>
        <w:t>k</w:t>
      </w:r>
      <w:r w:rsidR="00851D9E">
        <w:rPr>
          <w:lang w:val="en-US"/>
        </w:rPr>
        <w:t xml:space="preserve"> </w:t>
      </w:r>
      <w:r w:rsidR="00851D9E">
        <w:rPr>
          <w:lang w:val="en-US"/>
        </w:rPr>
        <w:fldChar w:fldCharType="begin" w:fldLock="1"/>
      </w:r>
      <w:r w:rsidR="000B5BCD">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sidR="00851D9E">
        <w:rPr>
          <w:lang w:val="en-US"/>
        </w:rPr>
        <w:fldChar w:fldCharType="separate"/>
      </w:r>
      <w:r w:rsidR="00851D9E" w:rsidRPr="00A84A3B">
        <w:rPr>
          <w:noProof/>
          <w:lang w:val="en-US"/>
        </w:rPr>
        <w:t>(Kodinariya and Makwana, 2013</w:t>
      </w:r>
      <w:r w:rsidR="00851D9E">
        <w:rPr>
          <w:lang w:val="en-US"/>
        </w:rPr>
        <w:fldChar w:fldCharType="end"/>
      </w:r>
      <w:r w:rsidR="000B5BCD">
        <w:rPr>
          <w:lang w:val="en-US"/>
        </w:rPr>
        <w:t xml:space="preserve"> and </w:t>
      </w:r>
      <w:r w:rsidR="00851D9E">
        <w:rPr>
          <w:lang w:val="en-US"/>
        </w:rPr>
        <w:fldChar w:fldCharType="begin" w:fldLock="1"/>
      </w:r>
      <w:r w:rsidR="00C94859">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sidR="00851D9E">
        <w:rPr>
          <w:lang w:val="en-US"/>
        </w:rPr>
        <w:fldChar w:fldCharType="separate"/>
      </w:r>
      <w:r w:rsidR="00851D9E" w:rsidRPr="00A84A3B">
        <w:rPr>
          <w:noProof/>
          <w:lang w:val="en-US"/>
        </w:rPr>
        <w:t xml:space="preserve">Nikolaou </w:t>
      </w:r>
      <w:r w:rsidR="00851D9E" w:rsidRPr="00A84A3B">
        <w:rPr>
          <w:i/>
          <w:noProof/>
          <w:lang w:val="en-US"/>
        </w:rPr>
        <w:t>et al.</w:t>
      </w:r>
      <w:r w:rsidR="00851D9E" w:rsidRPr="00A84A3B">
        <w:rPr>
          <w:noProof/>
          <w:lang w:val="en-US"/>
        </w:rPr>
        <w:t>, 2012)</w:t>
      </w:r>
      <w:r w:rsidR="00851D9E">
        <w:rPr>
          <w:lang w:val="en-US"/>
        </w:rPr>
        <w:fldChar w:fldCharType="end"/>
      </w:r>
      <w:r w:rsidR="000B5BCD">
        <w:rPr>
          <w:lang w:val="en-US"/>
        </w:rPr>
        <w:t xml:space="preserve"> </w:t>
      </w:r>
    </w:p>
    <w:p w14:paraId="7A3A91FB" w14:textId="292C16C2" w:rsidR="00851D9E" w:rsidRDefault="006D5636" w:rsidP="00851D9E">
      <w:pPr>
        <w:pStyle w:val="Heading4"/>
      </w:pPr>
      <w:r>
        <w:t>Pre-processing and c</w:t>
      </w:r>
      <w:r w:rsidR="00851D9E">
        <w:t>hoosing the variables</w:t>
      </w:r>
    </w:p>
    <w:p w14:paraId="29470506" w14:textId="59B6EA2E" w:rsidR="008F34C9" w:rsidRDefault="00C94859" w:rsidP="008855C8">
      <w:r>
        <w:fldChar w:fldCharType="begin" w:fldLock="1"/>
      </w:r>
      <w:r w:rsidR="000B4F7D">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sidR="000B4F7D">
        <w:rPr>
          <w:noProof/>
        </w:rPr>
        <w:t>Netzel and Stepinski</w:t>
      </w:r>
      <w:r w:rsidRPr="00C94859">
        <w:rPr>
          <w:noProof/>
        </w:rPr>
        <w:t xml:space="preserve"> </w:t>
      </w:r>
      <w:r w:rsidR="000B4F7D">
        <w:rPr>
          <w:noProof/>
        </w:rPr>
        <w:t>(</w:t>
      </w:r>
      <w:r w:rsidRPr="00C94859">
        <w:rPr>
          <w:noProof/>
        </w:rPr>
        <w:t>2016)</w:t>
      </w:r>
      <w:r>
        <w:fldChar w:fldCharType="end"/>
      </w:r>
      <w:r>
        <w:t xml:space="preserve"> </w:t>
      </w:r>
      <w:r w:rsidR="000B4F7D">
        <w:t xml:space="preserve">and </w:t>
      </w:r>
      <w:r w:rsidR="000B4F7D">
        <w:fldChar w:fldCharType="begin" w:fldLock="1"/>
      </w:r>
      <w:r w:rsidR="008F34C9">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fldChar w:fldCharType="separate"/>
      </w:r>
      <w:r w:rsidR="000B4F7D" w:rsidRPr="000B4F7D">
        <w:rPr>
          <w:noProof/>
        </w:rPr>
        <w:t>Zsche</w:t>
      </w:r>
      <w:r w:rsidR="000B4F7D">
        <w:rPr>
          <w:noProof/>
        </w:rPr>
        <w:t>ischler, Mahecha and Harmeling (</w:t>
      </w:r>
      <w:r w:rsidR="000B4F7D" w:rsidRPr="000B4F7D">
        <w:rPr>
          <w:noProof/>
        </w:rPr>
        <w:t>2012)</w:t>
      </w:r>
      <w:r w:rsidR="000B4F7D">
        <w:fldChar w:fldCharType="end"/>
      </w:r>
      <w:r w:rsidR="000B4F7D">
        <w:t xml:space="preserve"> are clear that n</w:t>
      </w:r>
      <w:r w:rsidR="005E10F1">
        <w:t>ormalisation</w:t>
      </w:r>
      <w:r w:rsidR="00E8564D">
        <w:t xml:space="preserve"> </w:t>
      </w:r>
      <w:r w:rsidR="000B4F7D">
        <w:t xml:space="preserve">of variables is essential to remove the effects from different scales. </w:t>
      </w:r>
      <w:r w:rsidR="008F34C9">
        <w:t>P</w:t>
      </w:r>
      <w:r w:rsidR="00A91F7D">
        <w:t xml:space="preserve">rinciple component analysis (PCA) is </w:t>
      </w:r>
      <w:r w:rsidR="008F34C9">
        <w:t xml:space="preserve">thought to be important in removing </w:t>
      </w:r>
      <w:r w:rsidR="008F34C9">
        <w:t>highly corelated variables</w:t>
      </w:r>
      <w:r w:rsidR="008F34C9">
        <w:t xml:space="preserve"> </w:t>
      </w:r>
      <w:r w:rsidR="008F34C9">
        <w:fldChar w:fldCharType="begin" w:fldLock="1"/>
      </w:r>
      <w:r w:rsidR="008F34C9">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fldChar w:fldCharType="separate"/>
      </w:r>
      <w:r w:rsidR="008F34C9" w:rsidRPr="008F34C9">
        <w:rPr>
          <w:noProof/>
        </w:rPr>
        <w:t>(Fovell and Fovell, 1993)</w:t>
      </w:r>
      <w:r w:rsidR="008F34C9">
        <w:fldChar w:fldCharType="end"/>
      </w:r>
      <w:r w:rsidR="008F34C9">
        <w:t xml:space="preserve">, but simultaneously questioned. PCA required subjective decisions as to where the truncation of the features should occur and lead to information bias. </w:t>
      </w:r>
      <w:r w:rsidR="008F34C9">
        <w:fldChar w:fldCharType="begin" w:fldLock="1"/>
      </w:r>
      <w:r w:rsidR="008F34C9">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fldChar w:fldCharType="separate"/>
      </w:r>
      <w:r w:rsidR="008F34C9" w:rsidRPr="00001C83">
        <w:rPr>
          <w:noProof/>
        </w:rPr>
        <w:t xml:space="preserve">Rhee </w:t>
      </w:r>
      <w:r w:rsidR="008F34C9" w:rsidRPr="00001C83">
        <w:rPr>
          <w:i/>
          <w:noProof/>
        </w:rPr>
        <w:t>et al.</w:t>
      </w:r>
      <w:r w:rsidR="008F34C9" w:rsidRPr="00001C83">
        <w:rPr>
          <w:noProof/>
        </w:rPr>
        <w:t xml:space="preserve"> </w:t>
      </w:r>
      <w:r w:rsidR="008F34C9">
        <w:rPr>
          <w:noProof/>
        </w:rPr>
        <w:t>(</w:t>
      </w:r>
      <w:r w:rsidR="008F34C9" w:rsidRPr="00001C83">
        <w:rPr>
          <w:noProof/>
        </w:rPr>
        <w:t>2008)</w:t>
      </w:r>
      <w:r w:rsidR="008F34C9">
        <w:fldChar w:fldCharType="end"/>
      </w:r>
      <w:r w:rsidR="008F34C9">
        <w:t xml:space="preserve"> chose to avoid of truncation entirely and not use PCA fearing loss of </w:t>
      </w:r>
      <w:r w:rsidR="008F34C9">
        <w:t>information in</w:t>
      </w:r>
      <w:r w:rsidR="008F34C9">
        <w:t xml:space="preserve"> their</w:t>
      </w:r>
      <w:r w:rsidR="008F34C9">
        <w:t xml:space="preserve"> monthly time series</w:t>
      </w:r>
      <w:r w:rsidR="008F34C9">
        <w:t xml:space="preserve"> data. </w:t>
      </w:r>
    </w:p>
    <w:p w14:paraId="5D0895CE" w14:textId="77E377C2" w:rsidR="00E8564D" w:rsidRDefault="008F34C9" w:rsidP="008855C8">
      <w:r>
        <w:lastRenderedPageBreak/>
        <w:t>Domain knowledge also needs to factor in selection of variables</w:t>
      </w:r>
      <w:r w:rsidR="00F13E04">
        <w:t xml:space="preserve">. </w:t>
      </w:r>
      <w:r w:rsidR="00F13E04">
        <w:fldChar w:fldCharType="begin" w:fldLock="1"/>
      </w:r>
      <w:r w:rsidR="00F13E04">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operties":{"noteIndex":0},"schema":"https://github.com/citation-style-language/schema/raw/master/csl-citation.json"}</w:instrText>
      </w:r>
      <w:r w:rsidR="00F13E04">
        <w:fldChar w:fldCharType="separate"/>
      </w:r>
      <w:r w:rsidR="00F13E04">
        <w:rPr>
          <w:noProof/>
        </w:rPr>
        <w:t>Forsythe, Blenkinsop and Fowler (</w:t>
      </w:r>
      <w:r w:rsidR="00F13E04" w:rsidRPr="00F13E04">
        <w:rPr>
          <w:noProof/>
        </w:rPr>
        <w:t>2015)</w:t>
      </w:r>
      <w:r w:rsidR="00F13E04">
        <w:fldChar w:fldCharType="end"/>
      </w:r>
      <w:r w:rsidR="00F13E04">
        <w:t xml:space="preserve"> suggest the usefulness</w:t>
      </w:r>
      <w:r w:rsidR="005E10F1">
        <w:t xml:space="preserve"> of classification is </w:t>
      </w:r>
      <w:r>
        <w:t>dependent on the extents that it</w:t>
      </w:r>
      <w:r w:rsidR="005E10F1">
        <w:t xml:space="preserve"> reflects the constraints that determine the physical processes of interest</w:t>
      </w:r>
      <w:r>
        <w:t xml:space="preserve">. </w:t>
      </w:r>
      <w:r w:rsidR="00F13E04">
        <w:t xml:space="preserve">This indicates that understanding the domain </w:t>
      </w:r>
      <w:r w:rsidR="007B0331">
        <w:t>and existing common approaches</w:t>
      </w:r>
      <w:r w:rsidR="00F13E04">
        <w:t xml:space="preserve"> </w:t>
      </w:r>
      <w:r w:rsidR="007B0331">
        <w:t xml:space="preserve">to the problem can begin to </w:t>
      </w:r>
      <w:r w:rsidR="00F13E04">
        <w:t xml:space="preserve">justify </w:t>
      </w:r>
      <w:r w:rsidR="007B0331">
        <w:t>which variables are required.</w:t>
      </w:r>
    </w:p>
    <w:p w14:paraId="1EFD2EFA" w14:textId="77777777" w:rsidR="00931BC5" w:rsidRPr="00375814" w:rsidRDefault="00931BC5" w:rsidP="00F00441">
      <w:pPr>
        <w:pStyle w:val="Heading3"/>
      </w:pPr>
      <w:r w:rsidRPr="00375814">
        <w:t xml:space="preserve">Challenges for ST data mining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1C8437C6" w14:textId="263677A3" w:rsidR="00931BC5" w:rsidRPr="00375814" w:rsidRDefault="00931BC5" w:rsidP="00F00441">
      <w:r w:rsidRPr="00375814">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w:t>
      </w:r>
      <w:bookmarkStart w:id="11" w:name="_Hlk515445759"/>
      <w:r w:rsidR="00812CA8">
        <w:t xml:space="preserve">ructures are not overlooked.   </w:t>
      </w:r>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w:t>
      </w:r>
    </w:p>
    <w:bookmarkEnd w:id="11"/>
    <w:p w14:paraId="03CC19EC" w14:textId="6C09023F" w:rsidR="009B6013" w:rsidRDefault="009B6013" w:rsidP="00812CA8">
      <w:pPr>
        <w:pStyle w:val="Heading3"/>
        <w:rPr>
          <w:lang w:val="en-US"/>
        </w:rPr>
      </w:pPr>
      <w:r>
        <w:rPr>
          <w:lang w:val="en-US"/>
        </w:rPr>
        <w:t>Cloud computing</w:t>
      </w:r>
    </w:p>
    <w:p w14:paraId="480B3545" w14:textId="219AFCB2" w:rsidR="009B6013" w:rsidRDefault="009B6013" w:rsidP="00812CA8">
      <w:r>
        <w:t xml:space="preserve">Cloud computing is defined by NIST </w:t>
      </w:r>
      <w:r>
        <w:fldChar w:fldCharType="begin" w:fldLock="1"/>
      </w:r>
      <w:r w:rsidR="00E16660">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fldChar w:fldCharType="separate"/>
      </w:r>
      <w:r w:rsidRPr="006E1132">
        <w:rPr>
          <w:noProof/>
        </w:rPr>
        <w:t>(Mell and Grance, 2011)</w:t>
      </w:r>
      <w:r>
        <w:fldChar w:fldCharType="end"/>
      </w:r>
      <w:r>
        <w:t xml:space="preserve"> as a model consisting of the following characteristics; on demand service, board network access, rapid elasticity and a measured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three key functions of interest to this dissertation; dynamic provisioning and configuration of processing resources to run cloud-based systems,</w:t>
      </w:r>
      <w:r w:rsidRPr="00000D6B">
        <w:t xml:space="preserve"> </w:t>
      </w:r>
      <w:r>
        <w:t xml:space="preserve">scalable storage capacity that can be used for applications, backups, archival, and file storage and Content Delivery Networks to store content and files to improve the performance and cost of delivering content for web-based systems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w:t>
      </w:r>
    </w:p>
    <w:p w14:paraId="71077D4B" w14:textId="161F9047" w:rsidR="009B6013" w:rsidRDefault="009B6013" w:rsidP="00812CA8">
      <w:r>
        <w:t xml:space="preserve">Amazon </w:t>
      </w:r>
      <w:r w:rsidR="00812CA8">
        <w:t xml:space="preserve">Web Services (AWS) </w:t>
      </w:r>
      <w:r>
        <w:t>is a cloud provider offering all the different cloud service models. The A</w:t>
      </w:r>
      <w:r w:rsidR="00812CA8">
        <w:t>WS</w:t>
      </w:r>
      <w:r>
        <w:t xml:space="preserve"> IaaS includes Elastic Map Reduce (EMR) a hosted Hadoop framework that includes Apache Spark and other distributed frameworks. EMR automatically configures another Amazon product, </w:t>
      </w:r>
      <w:r>
        <w:rPr>
          <w:rFonts w:ascii="Helvetica" w:hAnsi="Helvetica" w:cs="Helvetica"/>
          <w:color w:val="232F3E"/>
        </w:rPr>
        <w:t xml:space="preserve">Elastic Compute Cloud (EC2) </w:t>
      </w:r>
      <w:r w:rsidR="00812CA8">
        <w:rPr>
          <w:rFonts w:ascii="Helvetica" w:hAnsi="Helvetica" w:cs="Helvetica"/>
          <w:color w:val="232F3E"/>
        </w:rPr>
        <w:t>to provide</w:t>
      </w:r>
      <w:r>
        <w:rPr>
          <w:rFonts w:ascii="Helvetica" w:hAnsi="Helvetica" w:cs="Helvetica"/>
          <w:color w:val="232F3E"/>
        </w:rPr>
        <w:t xml:space="preserve"> virtual cloud-based servers</w:t>
      </w:r>
      <w:r>
        <w:t>. With EMR clusters of virtual machines are launched on a Virtual Private Cloud (VPC).</w:t>
      </w:r>
      <w:r w:rsidR="0079516B">
        <w:t xml:space="preserve"> Specific analytic jobs are described as a Step on AWS, which is a distinct work unit that can run on an EMR cluster and a single cluster can have several Steps.</w:t>
      </w:r>
      <w:r>
        <w:t xml:space="preserve"> EMR is designed to handle node provisioning, Hadoop configuration, cluster setup and tuning and automatically replaces poorly performing machine instances. EMR provides a file system, EMRFS that allows reading and writing files to </w:t>
      </w:r>
      <w:r w:rsidR="00812CA8">
        <w:t>AWS</w:t>
      </w:r>
      <w:r>
        <w:t xml:space="preserve">’s Simple Storage Service (S3). S3 is </w:t>
      </w:r>
      <w:r w:rsidR="00812CA8">
        <w:t>an</w:t>
      </w:r>
      <w:r>
        <w:t xml:space="preserve"> object </w:t>
      </w:r>
      <w:r>
        <w:lastRenderedPageBreak/>
        <w:t xml:space="preserve">storage service providing scalability </w:t>
      </w:r>
      <w:r w:rsidR="00812CA8">
        <w:t>and automatic data replication by</w:t>
      </w:r>
      <w:r>
        <w:t xml:space="preserve"> distributed </w:t>
      </w:r>
      <w:r w:rsidR="00812CA8">
        <w:t xml:space="preserve">data </w:t>
      </w:r>
      <w:r>
        <w:t>across</w:t>
      </w:r>
      <w:r w:rsidR="00812CA8">
        <w:t xml:space="preserve"> a minimum of</w:t>
      </w:r>
      <w:r>
        <w:t xml:space="preserve"> three facilities in a region.</w:t>
      </w:r>
    </w:p>
    <w:p w14:paraId="34C97902" w14:textId="0CB4B246" w:rsidR="00931BC5" w:rsidRPr="00375814" w:rsidRDefault="007B733B" w:rsidP="00812CA8">
      <w:pPr>
        <w:pStyle w:val="Heading3"/>
      </w:pPr>
      <w:r>
        <w:t>Big data t</w:t>
      </w:r>
      <w:r w:rsidR="00931BC5" w:rsidRPr="00375814">
        <w:t>ools</w:t>
      </w:r>
    </w:p>
    <w:p w14:paraId="31541F8D" w14:textId="77777777" w:rsidR="00A84072" w:rsidRPr="00375814" w:rsidRDefault="00A84072" w:rsidP="00812CA8">
      <w:pPr>
        <w:pStyle w:val="Heading4"/>
      </w:pPr>
      <w:bookmarkStart w:id="12" w:name="_Hlk515978082"/>
      <w:r w:rsidRPr="00375814">
        <w:t>Workflow management for scientific big data systems</w:t>
      </w:r>
    </w:p>
    <w:bookmarkEnd w:id="12"/>
    <w:p w14:paraId="034B44A9" w14:textId="54C0749E" w:rsidR="00A84072" w:rsidRPr="00375814" w:rsidRDefault="00A84072" w:rsidP="00812CA8">
      <w:r w:rsidRPr="00375814">
        <w:t>An approach for supporting scientific data analysis on large data sets in the cloud is workflow management systems (WMSs)</w:t>
      </w:r>
      <w:r w:rsidR="00D05E40">
        <w:t xml:space="preserve"> </w:t>
      </w:r>
      <w:r w:rsidR="00D05E40">
        <w:fldChar w:fldCharType="begin" w:fldLock="1"/>
      </w:r>
      <w:r w:rsidR="006E1132">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fldChar w:fldCharType="separate"/>
      </w:r>
      <w:r w:rsidR="00D05E40" w:rsidRPr="00D05E40">
        <w:rPr>
          <w:noProof/>
        </w:rPr>
        <w:t xml:space="preserve">(Buyya </w:t>
      </w:r>
      <w:r w:rsidR="00D05E40" w:rsidRPr="00D05E40">
        <w:rPr>
          <w:i/>
          <w:noProof/>
        </w:rPr>
        <w:t>et al.</w:t>
      </w:r>
      <w:r w:rsidR="00D05E40" w:rsidRPr="00D05E40">
        <w:rPr>
          <w:noProof/>
        </w:rPr>
        <w:t>, 2016)</w:t>
      </w:r>
      <w:r w:rsidR="00D05E40">
        <w:fldChar w:fldCharType="end"/>
      </w:r>
      <w:r w:rsidR="00D05E40">
        <w:t xml:space="preserve">. </w:t>
      </w:r>
      <w:r w:rsidRPr="00375814">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2D0DE4A0" w:rsidR="00A84072" w:rsidRPr="00375814" w:rsidRDefault="00A84072" w:rsidP="00812CA8">
      <w:r w:rsidRPr="00375814">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fldChar w:fldCharType="begin"/>
      </w:r>
      <w:r w:rsidR="008A55FA">
        <w:instrText xml:space="preserve"> REF _Ref527537454 \h </w:instrText>
      </w:r>
      <w:r w:rsidR="008A55FA">
        <w:fldChar w:fldCharType="separate"/>
      </w:r>
      <w:r w:rsidR="002F6792">
        <w:t xml:space="preserve">Figure </w:t>
      </w:r>
      <w:r w:rsidR="002F6792">
        <w:rPr>
          <w:noProof/>
        </w:rPr>
        <w:t>5</w:t>
      </w:r>
      <w:r w:rsidR="008A55FA">
        <w:fldChar w:fldCharType="end"/>
      </w:r>
      <w:r>
        <w:fldChar w:fldCharType="begin"/>
      </w:r>
      <w:r>
        <w:instrText xml:space="preserve"> REF _Ref527531989 \h </w:instrText>
      </w:r>
      <w:r>
        <w:fldChar w:fldCharType="end"/>
      </w:r>
      <w:r w:rsidRPr="00375814">
        <w:t xml:space="preserve">)  </w:t>
      </w:r>
      <w:r w:rsidRPr="00375814">
        <w:fldChar w:fldCharType="begin" w:fldLock="1"/>
      </w:r>
      <w: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Pr="00001C83">
        <w:rPr>
          <w:noProof/>
        </w:rPr>
        <w:t>(Rodriguez and Buyya, 2017)</w:t>
      </w:r>
      <w:r w:rsidRPr="00375814">
        <w:fldChar w:fldCharType="end"/>
      </w:r>
      <w:r w:rsidRPr="00375814">
        <w:t>.</w:t>
      </w:r>
    </w:p>
    <w:p w14:paraId="7EDE7DD0" w14:textId="77777777" w:rsidR="00A84072" w:rsidRDefault="00A84072" w:rsidP="00812CA8">
      <w:pPr>
        <w:keepNext/>
        <w:spacing w:before="100" w:after="100"/>
        <w:ind w:hanging="11"/>
      </w:pPr>
      <w:r w:rsidRPr="00375814">
        <w:rPr>
          <w:iCs/>
          <w:noProof/>
          <w:lang w:eastAsia="en-US"/>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5">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54A8A460" w:rsidR="00A84072" w:rsidRPr="00375814" w:rsidRDefault="00A84072" w:rsidP="00812CA8">
      <w:pPr>
        <w:pStyle w:val="Caption"/>
        <w:rPr>
          <w:iCs w:val="0"/>
          <w:lang w:eastAsia="en-US"/>
        </w:rPr>
      </w:pPr>
      <w:bookmarkStart w:id="13" w:name="_Ref527537454"/>
      <w:bookmarkStart w:id="14" w:name="_Toc527463440"/>
      <w:bookmarkStart w:id="15" w:name="_Ref527531989"/>
      <w:bookmarkStart w:id="16" w:name="_Toc527887144"/>
      <w:r>
        <w:t xml:space="preserve">Figure </w:t>
      </w:r>
      <w:fldSimple w:instr=" SEQ Figure \* ARABIC ">
        <w:r w:rsidR="00E0190B">
          <w:rPr>
            <w:noProof/>
          </w:rPr>
          <w:t>5</w:t>
        </w:r>
      </w:fldSimple>
      <w:bookmarkEnd w:id="13"/>
      <w:r>
        <w:t xml:space="preserve"> </w:t>
      </w:r>
      <w:r w:rsidRPr="00E30FEA">
        <w:t>Reference architecture of a WMS</w:t>
      </w:r>
      <w:bookmarkEnd w:id="14"/>
      <w:bookmarkEnd w:id="15"/>
      <w:bookmarkEnd w:id="16"/>
      <w:r>
        <w:t xml:space="preserve"> </w:t>
      </w:r>
    </w:p>
    <w:p w14:paraId="4EA3C2C0" w14:textId="77777777" w:rsidR="00D95A6F" w:rsidRPr="00375814" w:rsidRDefault="00D95A6F" w:rsidP="00812CA8">
      <w:pPr>
        <w:pStyle w:val="Heading4"/>
      </w:pPr>
      <w:r w:rsidRPr="00375814">
        <w:t>Big data application architecture and components</w:t>
      </w:r>
    </w:p>
    <w:p w14:paraId="7B732C8B" w14:textId="214089D9" w:rsidR="00D95A6F" w:rsidRDefault="00D95A6F" w:rsidP="00812CA8">
      <w:r w:rsidRPr="00375814">
        <w:fldChar w:fldCharType="begin" w:fldLock="1"/>
      </w:r>
      <w: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t xml:space="preserve"> (</w:t>
      </w:r>
      <w:r w:rsidR="00C13CDB">
        <w:fldChar w:fldCharType="begin"/>
      </w:r>
      <w:r w:rsidR="00C13CDB">
        <w:instrText xml:space="preserve"> REF _Ref527538575 \h </w:instrText>
      </w:r>
      <w:r w:rsidR="00C13CDB">
        <w:fldChar w:fldCharType="separate"/>
      </w:r>
      <w:r w:rsidR="002F6792">
        <w:t xml:space="preserve">Figure </w:t>
      </w:r>
      <w:r w:rsidR="002F6792">
        <w:rPr>
          <w:noProof/>
        </w:rPr>
        <w:t>6</w:t>
      </w:r>
      <w:r w:rsidR="00C13CDB">
        <w:fldChar w:fldCharType="end"/>
      </w:r>
      <w:r w:rsidR="00C13CDB">
        <w:t>)</w:t>
      </w:r>
      <w:r w:rsidRPr="00375814">
        <w:t>.</w:t>
      </w:r>
    </w:p>
    <w:p w14:paraId="1B54C5D9" w14:textId="77777777" w:rsidR="00C21306" w:rsidRDefault="00C21306" w:rsidP="00812CA8">
      <w:pPr>
        <w:pStyle w:val="Figure"/>
      </w:pPr>
      <w:r>
        <w:rPr>
          <w:noProof/>
          <w:lang w:val="en-US"/>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38F72EE1" w:rsidR="00C21306" w:rsidRDefault="00C21306" w:rsidP="00812CA8">
      <w:pPr>
        <w:pStyle w:val="Caption"/>
      </w:pPr>
      <w:bookmarkStart w:id="17" w:name="_Ref527538575"/>
      <w:bookmarkStart w:id="18" w:name="_Toc527887145"/>
      <w:r>
        <w:t xml:space="preserve">Figure </w:t>
      </w:r>
      <w:fldSimple w:instr=" SEQ Figure \* ARABIC ">
        <w:r w:rsidR="00E0190B">
          <w:rPr>
            <w:noProof/>
          </w:rPr>
          <w:t>6</w:t>
        </w:r>
      </w:fldSimple>
      <w:bookmarkEnd w:id="17"/>
      <w:r>
        <w:t xml:space="preserve"> Big data reference architecture </w:t>
      </w:r>
      <w:r w:rsidR="00AF16B2">
        <w:t>(</w:t>
      </w:r>
      <w:r w:rsidRPr="00375814">
        <w:fldChar w:fldCharType="begin" w:fldLock="1"/>
      </w:r>
      <w:r w:rsidR="00C13CDB">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w:t>
      </w:r>
      <w:r w:rsidR="00AF16B2">
        <w:rPr>
          <w:noProof/>
        </w:rPr>
        <w:t xml:space="preserve"> Tekinerdogan and Athanasiadis, </w:t>
      </w:r>
      <w:r w:rsidRPr="00375814">
        <w:rPr>
          <w:noProof/>
        </w:rPr>
        <w:t>2017)</w:t>
      </w:r>
      <w:bookmarkEnd w:id="18"/>
      <w:r w:rsidRPr="00375814">
        <w:fldChar w:fldCharType="end"/>
      </w:r>
    </w:p>
    <w:p w14:paraId="3033FFB2" w14:textId="3FECE8A5" w:rsidR="00931BC5" w:rsidRPr="00375814" w:rsidRDefault="007D03A0" w:rsidP="00812CA8">
      <w:pPr>
        <w:pStyle w:val="Heading4"/>
      </w:pPr>
      <w:r>
        <w:t>Big data and</w:t>
      </w:r>
      <w:r w:rsidR="00931BC5" w:rsidRPr="00375814">
        <w:t xml:space="preserve"> Weather Data</w:t>
      </w:r>
    </w:p>
    <w:p w14:paraId="55E50B75" w14:textId="6560DFB7" w:rsidR="00931BC5" w:rsidRPr="00375814" w:rsidRDefault="00931BC5" w:rsidP="00812CA8">
      <w:r w:rsidRPr="00375814">
        <w:t xml:space="preserve">Several precedents exist describing the application of big data tools to process and undertake simple analysis on climate </w:t>
      </w:r>
      <w:r w:rsidR="00691C84">
        <w:t xml:space="preserve">and weather </w:t>
      </w:r>
      <w:r w:rsidRPr="00375814">
        <w:t>data. Three tools frequently occur in the literature Hadoop, Apache Spark and MapReduce.</w:t>
      </w:r>
    </w:p>
    <w:p w14:paraId="4EF55F65" w14:textId="77777777" w:rsidR="00931BC5" w:rsidRPr="00375814" w:rsidRDefault="00931BC5" w:rsidP="00812CA8">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6DC74E86" w:rsidR="00931BC5" w:rsidRPr="00375814" w:rsidRDefault="00931BC5" w:rsidP="00812CA8">
      <w:pPr>
        <w:pStyle w:val="ListParagraph"/>
        <w:numPr>
          <w:ilvl w:val="0"/>
          <w:numId w:val="9"/>
        </w:numPr>
      </w:pPr>
      <w:r w:rsidRPr="00375814">
        <w:t>Hadoop and Spark were used to find points with similar weather conditions using Euclidean distances based on weather attributes using the</w:t>
      </w:r>
      <w:r w:rsidR="001D028E">
        <w:t xml:space="preserve"> US National Oceanic and Atmospheric Administration</w:t>
      </w:r>
      <w:r w:rsidRPr="00375814">
        <w:t xml:space="preserve"> </w:t>
      </w:r>
      <w:r w:rsidR="001D028E">
        <w:t>(</w:t>
      </w:r>
      <w:r w:rsidRPr="00375814">
        <w:t>NOAA</w:t>
      </w:r>
      <w:r w:rsidR="001D028E">
        <w:t>)</w:t>
      </w:r>
      <w:r w:rsidRPr="00375814">
        <w:t xml:space="preserve">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812CA8">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812CA8">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08289149" w:rsidR="00931BC5" w:rsidRPr="00375814" w:rsidRDefault="00931BC5" w:rsidP="00812CA8">
      <w:pPr>
        <w:pStyle w:val="ListParagraph"/>
        <w:numPr>
          <w:ilvl w:val="0"/>
          <w:numId w:val="9"/>
        </w:numPr>
      </w:pPr>
      <w:r w:rsidRPr="00375814">
        <w:t>MapReduce was used to</w:t>
      </w:r>
      <w:r w:rsidR="001D028E">
        <w:t xml:space="preserve"> build an analytical engine</w:t>
      </w:r>
      <w:r w:rsidRPr="00375814">
        <w:t xml:space="preserve"> </w:t>
      </w:r>
      <w:r w:rsidR="001D028E">
        <w:t xml:space="preserve">for </w:t>
      </w:r>
      <w:r w:rsidRPr="00375814">
        <w:t>process</w:t>
      </w:r>
      <w:r w:rsidR="001D028E">
        <w:t>ing</w:t>
      </w:r>
      <w:r w:rsidRPr="00375814">
        <w:t xml:space="preserve"> </w:t>
      </w:r>
      <w:r w:rsidR="001D028E">
        <w:t>National Climatic Data Center (NCDC)</w:t>
      </w:r>
      <w:r w:rsidR="001D028E" w:rsidRPr="00375814">
        <w:t xml:space="preserve"> </w:t>
      </w:r>
      <w:r w:rsidR="001D028E">
        <w:t xml:space="preserve">temperature </w:t>
      </w:r>
      <w:r w:rsidRPr="00375814">
        <w:t>data</w:t>
      </w:r>
      <w:r w:rsidR="001D028E">
        <w:t xml:space="preserve"> from automated sensors</w:t>
      </w:r>
      <w:r w:rsidRPr="00375814">
        <w:t xml:space="preserve">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362688A2" w14:textId="77777777" w:rsidR="002D303A" w:rsidRDefault="00931BC5" w:rsidP="00812CA8">
      <w:pPr>
        <w:pStyle w:val="ListParagraph"/>
        <w:numPr>
          <w:ilvl w:val="0"/>
          <w:numId w:val="9"/>
        </w:numPr>
      </w:pPr>
      <w:r w:rsidRPr="00375814">
        <w:lastRenderedPageBreak/>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7DE9BCB" w14:textId="366A6768" w:rsidR="002D303A" w:rsidRDefault="00BE7A54" w:rsidP="00812CA8">
      <w:pPr>
        <w:pStyle w:val="ListParagraph"/>
        <w:numPr>
          <w:ilvl w:val="0"/>
          <w:numId w:val="9"/>
        </w:numPr>
      </w:pPr>
      <w:r w:rsidRPr="00375814">
        <w:t xml:space="preserve">A self-organising map (SOM) (a type of artificial neural network trained using unsupervised learning) was implemented using Apache Spark and analysed IoT data </w:t>
      </w:r>
      <w:r w:rsidR="0067468E">
        <w:t xml:space="preserve">and found to reduce processing time compared to a serial method </w:t>
      </w:r>
      <w:r w:rsidRPr="00375814">
        <w:fldChar w:fldCharType="begin" w:fldLock="1"/>
      </w:r>
      <w: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Pr="00001C83">
        <w:rPr>
          <w:noProof/>
        </w:rPr>
        <w:t xml:space="preserve">(Jayaratne </w:t>
      </w:r>
      <w:r w:rsidRPr="002D303A">
        <w:rPr>
          <w:i/>
          <w:noProof/>
        </w:rPr>
        <w:t>et al.</w:t>
      </w:r>
      <w:r w:rsidRPr="00001C83">
        <w:rPr>
          <w:noProof/>
        </w:rPr>
        <w:t>, 2017)</w:t>
      </w:r>
      <w:r w:rsidRPr="00375814">
        <w:fldChar w:fldCharType="end"/>
      </w:r>
      <w:r w:rsidR="002D303A">
        <w:t>.</w:t>
      </w:r>
    </w:p>
    <w:p w14:paraId="606C618E" w14:textId="7281C7E5" w:rsidR="00BE7A54" w:rsidRPr="00375814" w:rsidRDefault="00BE7A54" w:rsidP="00812CA8">
      <w:pPr>
        <w:pStyle w:val="ListParagraph"/>
        <w:numPr>
          <w:ilvl w:val="0"/>
          <w:numId w:val="9"/>
        </w:numPr>
      </w:pPr>
      <w:r w:rsidRPr="00375814">
        <w:t xml:space="preserve">MapReduce enabled prediction using an artificial neural network and k-means clustering with air quality data stored with HBase, in an implementation designed to support decision making in traffic regulations in Marrakesh </w:t>
      </w:r>
      <w:r w:rsidRPr="00375814">
        <w:fldChar w:fldCharType="begin" w:fldLock="1"/>
      </w:r>
      <w: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Pr="00001C83">
        <w:rPr>
          <w:noProof/>
        </w:rPr>
        <w:t xml:space="preserve">(El Fazziki </w:t>
      </w:r>
      <w:r w:rsidRPr="002D303A">
        <w:rPr>
          <w:i/>
          <w:noProof/>
        </w:rPr>
        <w:t>et al.</w:t>
      </w:r>
      <w:r w:rsidRPr="00001C83">
        <w:rPr>
          <w:noProof/>
        </w:rPr>
        <w:t>, 2015)</w:t>
      </w:r>
      <w:r w:rsidRPr="00375814">
        <w:fldChar w:fldCharType="end"/>
      </w:r>
      <w:r w:rsidRPr="00375814">
        <w:t>.</w:t>
      </w:r>
    </w:p>
    <w:p w14:paraId="1BE66580" w14:textId="51A13761" w:rsidR="00BE7A54" w:rsidRDefault="00BE7A54" w:rsidP="00812CA8">
      <w:pPr>
        <w:pStyle w:val="Heading4"/>
      </w:pPr>
      <w:r>
        <w:t>Apache Spark</w:t>
      </w:r>
    </w:p>
    <w:p w14:paraId="46C213A7" w14:textId="4DC14BDA" w:rsidR="0093200C" w:rsidRPr="00B0082E" w:rsidRDefault="0093200C" w:rsidP="00812CA8">
      <w:r>
        <w:rPr>
          <w:rFonts w:ascii="Helvetica" w:hAnsi="Helvetica" w:cs="Helvetica"/>
          <w:color w:val="333333"/>
          <w:sz w:val="21"/>
          <w:szCs w:val="21"/>
        </w:rPr>
        <w:t xml:space="preserve">Apache Spark is a distributed processing system </w:t>
      </w:r>
      <w:r w:rsidR="00E938CA">
        <w:rPr>
          <w:rFonts w:ascii="Helvetica" w:hAnsi="Helvetica" w:cs="Helvetica"/>
          <w:color w:val="333333"/>
          <w:sz w:val="21"/>
          <w:szCs w:val="21"/>
        </w:rPr>
        <w:t>and unified analytics engine designed for processing large datasets.</w:t>
      </w:r>
    </w:p>
    <w:p w14:paraId="70D095BF" w14:textId="4BE0FA2E" w:rsidR="00BE7A54" w:rsidRPr="0042574A" w:rsidRDefault="00AA09AD" w:rsidP="00812CA8">
      <w:r>
        <w:t>Key features of Spark</w:t>
      </w:r>
      <w:r w:rsidR="00BE7A54" w:rsidRPr="0042574A">
        <w:t xml:space="preserve"> </w:t>
      </w:r>
      <w:r w:rsidR="00BE7A54" w:rsidRPr="0042574A">
        <w:fldChar w:fldCharType="begin" w:fldLock="1"/>
      </w:r>
      <w:r w:rsidR="00BE7A54">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42574A">
        <w:fldChar w:fldCharType="separate"/>
      </w:r>
      <w:r w:rsidR="00BE7A54" w:rsidRPr="0042574A">
        <w:rPr>
          <w:noProof/>
        </w:rPr>
        <w:t xml:space="preserve">(Zaharia </w:t>
      </w:r>
      <w:r w:rsidR="00BE7A54" w:rsidRPr="0042574A">
        <w:rPr>
          <w:i/>
          <w:noProof/>
        </w:rPr>
        <w:t>et al.</w:t>
      </w:r>
      <w:r w:rsidR="00BE7A54" w:rsidRPr="0042574A">
        <w:rPr>
          <w:noProof/>
        </w:rPr>
        <w:t>, 2013)</w:t>
      </w:r>
      <w:r w:rsidR="00BE7A54" w:rsidRPr="0042574A">
        <w:fldChar w:fldCharType="end"/>
      </w:r>
      <w:r w:rsidR="00BE7A54" w:rsidRPr="0042574A">
        <w:t xml:space="preserve"> are:</w:t>
      </w:r>
    </w:p>
    <w:p w14:paraId="0D0DADB6" w14:textId="77777777" w:rsidR="00BE7A54" w:rsidRPr="0042574A" w:rsidRDefault="00BE7A54" w:rsidP="00812CA8">
      <w:pPr>
        <w:pStyle w:val="ListParagraph"/>
        <w:numPr>
          <w:ilvl w:val="0"/>
          <w:numId w:val="13"/>
        </w:numPr>
      </w:pPr>
      <w:r w:rsidRPr="0042574A">
        <w:t xml:space="preserve">fault tolerance through a parallel recovery mechanism  </w:t>
      </w:r>
    </w:p>
    <w:p w14:paraId="60CDD331" w14:textId="77777777" w:rsidR="00BE7A54" w:rsidRPr="0042574A" w:rsidRDefault="00BE7A54" w:rsidP="00812CA8">
      <w:pPr>
        <w:pStyle w:val="ListParagraph"/>
        <w:numPr>
          <w:ilvl w:val="0"/>
          <w:numId w:val="13"/>
        </w:numPr>
      </w:pPr>
      <w:r w:rsidRPr="0042574A">
        <w:t>tolerance of stragglers (slow nodes)</w:t>
      </w:r>
    </w:p>
    <w:p w14:paraId="532BE1DB" w14:textId="77777777" w:rsidR="00BE7A54" w:rsidRPr="0042574A" w:rsidRDefault="00BE7A54" w:rsidP="00812CA8">
      <w:pPr>
        <w:pStyle w:val="ListParagraph"/>
        <w:numPr>
          <w:ilvl w:val="0"/>
          <w:numId w:val="13"/>
        </w:numPr>
      </w:pPr>
      <w:r w:rsidRPr="0042574A">
        <w:t>a processing model based on discretised streams (D-Streams)</w:t>
      </w:r>
    </w:p>
    <w:p w14:paraId="55846D58" w14:textId="77777777" w:rsidR="00BE7A54" w:rsidRPr="0042574A" w:rsidRDefault="00BE7A54" w:rsidP="00812CA8">
      <w:pPr>
        <w:pStyle w:val="ListParagraph"/>
        <w:numPr>
          <w:ilvl w:val="0"/>
          <w:numId w:val="13"/>
        </w:numPr>
      </w:pPr>
      <w:r w:rsidRPr="0042574A">
        <w:t>integration with batch and interactive query models such as MapReduce</w:t>
      </w:r>
    </w:p>
    <w:p w14:paraId="54639A31" w14:textId="77777777" w:rsidR="00BE7A54" w:rsidRPr="0042574A" w:rsidRDefault="00BE7A54" w:rsidP="00812CA8">
      <w:pPr>
        <w:pStyle w:val="ListParagraph"/>
        <w:numPr>
          <w:ilvl w:val="0"/>
          <w:numId w:val="13"/>
        </w:numPr>
      </w:pPr>
      <w:r w:rsidRPr="0042574A">
        <w:t xml:space="preserve">dynamic load balancing </w:t>
      </w:r>
      <w:r w:rsidRPr="0042574A">
        <w:fldChar w:fldCharType="begin" w:fldLock="1"/>
      </w:r>
      <w:r>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0C1F1FBF" w14:textId="60272DBA" w:rsidR="00BE7A54" w:rsidRPr="0042574A" w:rsidRDefault="00BE7A54" w:rsidP="00812CA8">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TimeStream </w:t>
      </w:r>
      <w:r w:rsidR="0093200C">
        <w:rPr>
          <w:lang w:val="en-US"/>
        </w:rPr>
        <w:t xml:space="preserve">and </w:t>
      </w:r>
      <w:r w:rsidRPr="0042574A">
        <w:rPr>
          <w:lang w:val="en-US"/>
        </w:rPr>
        <w:t xml:space="preserve">MapReduce use continuous operators </w:t>
      </w:r>
      <w:r w:rsidR="00A354AC">
        <w:rPr>
          <w:lang w:val="en-US"/>
        </w:rPr>
        <w:t>that</w:t>
      </w:r>
      <w:bookmarkStart w:id="19" w:name="_GoBack"/>
      <w:bookmarkEnd w:id="19"/>
      <w:r w:rsidRPr="0042574A">
        <w:rPr>
          <w:lang w:val="en-US"/>
        </w:rPr>
        <w:t xml:space="preserve"> receive each record, internal states are updated,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7ABAF137" w14:textId="27CCE08C" w:rsidR="00D01E4F" w:rsidRDefault="00E938CA" w:rsidP="00D01E4F">
      <w:pPr>
        <w:rPr>
          <w:lang w:val="en-US"/>
        </w:rPr>
      </w:pPr>
      <w:r>
        <w:rPr>
          <w:lang w:val="en-US"/>
        </w:rPr>
        <w:t>Spark’s Machine Learning Library MLlib offers several different c</w:t>
      </w:r>
      <w:r w:rsidR="00BE7A54">
        <w:rPr>
          <w:lang w:val="en-US"/>
        </w:rPr>
        <w:t xml:space="preserve">lustering </w:t>
      </w:r>
      <w:r>
        <w:rPr>
          <w:lang w:val="en-US"/>
        </w:rPr>
        <w:t>methods</w:t>
      </w:r>
      <w:r w:rsidR="00D01E4F">
        <w:rPr>
          <w:lang w:val="en-US"/>
        </w:rPr>
        <w:t xml:space="preserve"> including k-means and bisecting k-means. Both methods provide access to a clustering “cost” the </w:t>
      </w:r>
      <w:r w:rsidR="00D01E4F" w:rsidRPr="00D01E4F">
        <w:rPr>
          <w:i/>
        </w:rPr>
        <w:t>within set sum of squared errors</w:t>
      </w:r>
      <w:r w:rsidR="00D01E4F">
        <w:t xml:space="preserve"> (WSSSE) (</w:t>
      </w:r>
      <w:r w:rsidR="00D01E4F" w:rsidRPr="00374B24">
        <w:t xml:space="preserve">sum of squared distances of </w:t>
      </w:r>
      <w:r w:rsidR="00D01E4F">
        <w:t xml:space="preserve">points to their nearest centre) </w:t>
      </w:r>
      <w:r w:rsidR="00D01E4F">
        <w:fldChar w:fldCharType="begin" w:fldLock="1"/>
      </w:r>
      <w:r w:rsidR="00D01E4F">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fldChar w:fldCharType="separate"/>
      </w:r>
      <w:r w:rsidR="00D01E4F" w:rsidRPr="00E64136">
        <w:rPr>
          <w:noProof/>
        </w:rPr>
        <w:t>(</w:t>
      </w:r>
      <w:r w:rsidR="00D01E4F" w:rsidRPr="00E64136">
        <w:rPr>
          <w:i/>
          <w:noProof/>
        </w:rPr>
        <w:t>KMeansModel (Spark 2.3.2 JavaDoc)</w:t>
      </w:r>
      <w:r w:rsidR="00D01E4F" w:rsidRPr="00E64136">
        <w:rPr>
          <w:noProof/>
        </w:rPr>
        <w:t>, no date)</w:t>
      </w:r>
      <w:r w:rsidR="00D01E4F">
        <w:fldChar w:fldCharType="end"/>
      </w:r>
      <w:r w:rsidR="00D01E4F">
        <w:t>.</w:t>
      </w:r>
      <w:r w:rsidR="004E0954">
        <w:t xml:space="preserve"> </w:t>
      </w:r>
      <w:r w:rsidR="004E0954">
        <w:rPr>
          <w:lang w:val="en-US"/>
        </w:rPr>
        <w:fldChar w:fldCharType="begin" w:fldLock="1"/>
      </w:r>
      <w:r w:rsidR="004E0954">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Pr>
          <w:lang w:val="en-US"/>
        </w:rPr>
        <w:fldChar w:fldCharType="separate"/>
      </w:r>
      <w:r w:rsidR="004E0954" w:rsidRPr="00A84A3B">
        <w:rPr>
          <w:noProof/>
          <w:lang w:val="en-US"/>
        </w:rPr>
        <w:t xml:space="preserve">Luna-Romera </w:t>
      </w:r>
      <w:r w:rsidR="004E0954" w:rsidRPr="00A84A3B">
        <w:rPr>
          <w:i/>
          <w:noProof/>
          <w:lang w:val="en-US"/>
        </w:rPr>
        <w:t>et al.</w:t>
      </w:r>
      <w:r w:rsidR="004E0954">
        <w:rPr>
          <w:noProof/>
          <w:lang w:val="en-US"/>
        </w:rPr>
        <w:t xml:space="preserve"> (</w:t>
      </w:r>
      <w:r w:rsidR="004E0954" w:rsidRPr="00A84A3B">
        <w:rPr>
          <w:noProof/>
          <w:lang w:val="en-US"/>
        </w:rPr>
        <w:t>2016)</w:t>
      </w:r>
      <w:r w:rsidR="004E0954">
        <w:rPr>
          <w:lang w:val="en-US"/>
        </w:rPr>
        <w:fldChar w:fldCharType="end"/>
      </w:r>
      <w:r w:rsidR="004E0954">
        <w:t xml:space="preserve"> </w:t>
      </w:r>
      <w:r w:rsidR="00144194">
        <w:t xml:space="preserve">suggest that Spark’s WSSSE does not capture cluster consistency or distance between clusters. As alternatives </w:t>
      </w:r>
      <w:r w:rsidR="004E0954">
        <w:rPr>
          <w:lang w:val="en-US"/>
        </w:rPr>
        <w:t xml:space="preserve">Spark based implementations of the Dunn index and Silhouette coefficient </w:t>
      </w:r>
      <w:r w:rsidR="00144194">
        <w:rPr>
          <w:lang w:val="en-US"/>
        </w:rPr>
        <w:t>are described.</w:t>
      </w:r>
    </w:p>
    <w:p w14:paraId="2111A2FA" w14:textId="06759690" w:rsidR="00BE7A54" w:rsidRDefault="00BE7A54" w:rsidP="00812CA8">
      <w:pPr>
        <w:rPr>
          <w:lang w:val="en-US"/>
        </w:rPr>
      </w:pPr>
    </w:p>
    <w:p w14:paraId="30DC554B" w14:textId="77777777" w:rsidR="00256CEF" w:rsidRDefault="00256CEF" w:rsidP="00812CA8">
      <w:pPr>
        <w:pStyle w:val="Heading4"/>
        <w:rPr>
          <w:lang w:eastAsia="en-US"/>
        </w:rPr>
      </w:pPr>
      <w:r w:rsidRPr="00375814">
        <w:rPr>
          <w:lang w:eastAsia="en-US"/>
        </w:rPr>
        <w:lastRenderedPageBreak/>
        <w:t>Challenges for big data analytics applied to climate science and construction</w:t>
      </w:r>
    </w:p>
    <w:p w14:paraId="461F1102" w14:textId="0923BB76" w:rsidR="00256CEF" w:rsidRDefault="00256CEF" w:rsidP="00812CA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improved quality of life”.</w:t>
      </w:r>
    </w:p>
    <w:p w14:paraId="0B480915" w14:textId="77777777" w:rsidR="00B15BD5" w:rsidRDefault="00B15BD5" w:rsidP="00812CA8">
      <w:pPr>
        <w:pStyle w:val="Heading4"/>
      </w:pPr>
      <w:r w:rsidRPr="00375814">
        <w:t xml:space="preserve">Knowledge discovery </w:t>
      </w:r>
    </w:p>
    <w:p w14:paraId="3ADB5491" w14:textId="2C493C44" w:rsidR="00B15BD5" w:rsidRPr="00256CEF" w:rsidRDefault="00B15BD5" w:rsidP="00A84072">
      <w:r>
        <w:t>Knowledge discovery</w:t>
      </w:r>
      <w:r w:rsidR="00893BA9">
        <w:t xml:space="preserve"> (KD)</w:t>
      </w:r>
      <w:r>
        <w:t xml:space="preserve"> integrates data mining, domain theory and data management. K</w:t>
      </w:r>
      <w:r w:rsidR="00893BA9">
        <w:t xml:space="preserve">D </w:t>
      </w:r>
      <w:r w:rsidRPr="00375814">
        <w:t xml:space="preserve">is defined as </w:t>
      </w:r>
      <w:r w:rsidRPr="00375814">
        <w:fldChar w:fldCharType="begin" w:fldLock="1"/>
      </w:r>
      <w: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r>
        <w:rPr>
          <w:noProof/>
        </w:rPr>
        <w:t xml:space="preserve"> </w:t>
      </w:r>
      <w:r w:rsidRPr="00375814">
        <w:t xml:space="preserve">The potential for knowledge discovery in climate science has not yet been fully realised </w:t>
      </w:r>
      <w:r>
        <w:fldChar w:fldCharType="begin" w:fldLock="1"/>
      </w:r>
      <w: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fldChar w:fldCharType="separate"/>
      </w:r>
      <w:r w:rsidRPr="00001C83">
        <w:rPr>
          <w:noProof/>
        </w:rPr>
        <w:t xml:space="preserve">(Bracco </w:t>
      </w:r>
      <w:r w:rsidRPr="00001C83">
        <w:rPr>
          <w:i/>
          <w:noProof/>
        </w:rPr>
        <w:t>et al.</w:t>
      </w:r>
      <w:r w:rsidRPr="00001C83">
        <w:rPr>
          <w:noProof/>
        </w:rPr>
        <w:t>, 2017)</w:t>
      </w:r>
      <w:r>
        <w:fldChar w:fldCharType="end"/>
      </w:r>
      <w:r>
        <w:t>.</w:t>
      </w:r>
    </w:p>
    <w:p w14:paraId="38058469" w14:textId="507E55DC" w:rsidR="00392C61" w:rsidRDefault="00392C61" w:rsidP="00392C61">
      <w:pPr>
        <w:pStyle w:val="Heading2"/>
      </w:pPr>
      <w:r>
        <w:t>Summary</w:t>
      </w:r>
    </w:p>
    <w:p w14:paraId="204C4AFA" w14:textId="6E0D86D5" w:rsidR="00AF46CF" w:rsidRDefault="005D0556" w:rsidP="00570307">
      <w:r>
        <w:t xml:space="preserve">The </w:t>
      </w:r>
      <w:r w:rsidR="00AF46CF">
        <w:t xml:space="preserve">three integrated elements that define the concept of </w:t>
      </w:r>
      <w:r w:rsidR="00893BA9">
        <w:t>K</w:t>
      </w:r>
      <w:r>
        <w:t xml:space="preserve">nowledge Discovery </w:t>
      </w:r>
      <w:r w:rsidR="00AF46CF">
        <w:t>are data, analytics and domain expertise. These provide</w:t>
      </w:r>
      <w:r>
        <w:t xml:space="preserve"> a </w:t>
      </w:r>
      <w:r w:rsidR="00AF46CF">
        <w:t>concise framework for defining goals of the dissertation.</w:t>
      </w:r>
    </w:p>
    <w:p w14:paraId="6AD98668" w14:textId="3A18D05C" w:rsidR="00AF46CF" w:rsidRDefault="00AF46CF" w:rsidP="00AF46CF">
      <w:pPr>
        <w:pStyle w:val="Heading3"/>
      </w:pPr>
      <w:r>
        <w:t xml:space="preserve">Data: </w:t>
      </w:r>
    </w:p>
    <w:p w14:paraId="64FE3402" w14:textId="34DDD836" w:rsidR="00AF46CF" w:rsidRPr="00AF46CF" w:rsidRDefault="00B80350" w:rsidP="00AF46CF">
      <w:r>
        <w:t>Key considerations involving the data include the growing quantities of climate data and its spatiotemporal nature. L</w:t>
      </w:r>
      <w:r w:rsidR="00B2497C">
        <w:t>arge amounts of this</w:t>
      </w:r>
      <w:r>
        <w:t xml:space="preserve"> form of</w:t>
      </w:r>
      <w:r w:rsidR="00B2497C">
        <w:t xml:space="preserve"> data are available and the sources are growing which suggests the logic in seeking a solution that is scalable in terms of data capacity.</w:t>
      </w:r>
      <w:r w:rsidR="008C30AF">
        <w:t xml:space="preserve"> </w:t>
      </w:r>
      <w:r w:rsidR="00AF46CF">
        <w:t>AWS’s IaaS provides flexible, storage for data in S3 with a free tier and well documented Java SDK</w:t>
      </w:r>
      <w:r w:rsidR="00B2497C">
        <w:t>.</w:t>
      </w:r>
      <w:r w:rsidR="00AD3468">
        <w:t xml:space="preserve"> Understanding the spatiotemporal nature of climate data is important for manipulating and organising climate data especially in the variety of ways patterns may exist.</w:t>
      </w:r>
    </w:p>
    <w:p w14:paraId="7105F62B" w14:textId="77777777" w:rsidR="00AF46CF" w:rsidRDefault="00AF46CF" w:rsidP="00AF46CF">
      <w:pPr>
        <w:pStyle w:val="Heading3"/>
      </w:pPr>
      <w:r>
        <w:t xml:space="preserve">Analytics: </w:t>
      </w:r>
    </w:p>
    <w:p w14:paraId="0B8FD203" w14:textId="11A36AE2" w:rsidR="008C30AF" w:rsidRDefault="00A42C45" w:rsidP="008C30AF">
      <w:r>
        <w:t xml:space="preserve">The literature suggests that clustering is a key machine learning technique for datamining spatiotemporal data. </w:t>
      </w:r>
      <w:r w:rsidR="00AF46CF">
        <w:t xml:space="preserve">Spark emerges as </w:t>
      </w:r>
      <w:r w:rsidR="008C30AF">
        <w:t>a</w:t>
      </w:r>
      <w:r w:rsidR="00AF46CF">
        <w:t xml:space="preserve"> </w:t>
      </w:r>
      <w:r w:rsidR="008C30AF">
        <w:t>main</w:t>
      </w:r>
      <w:r w:rsidR="00AF46CF">
        <w:t xml:space="preserve"> </w:t>
      </w:r>
      <w:r w:rsidR="008C30AF">
        <w:t>contender</w:t>
      </w:r>
      <w:r w:rsidR="00AF46CF">
        <w:t xml:space="preserve"> for undertaking th</w:t>
      </w:r>
      <w:r>
        <w:t>is kind of</w:t>
      </w:r>
      <w:r w:rsidR="00AF46CF">
        <w:t xml:space="preserve"> climate data analysis, it offers key clustering func</w:t>
      </w:r>
      <w:r w:rsidR="008C30AF">
        <w:t>tionality as built in functions and</w:t>
      </w:r>
      <w:r w:rsidR="00AF46CF">
        <w:t xml:space="preserve"> methods for evaluating the clustering performance</w:t>
      </w:r>
      <w:r w:rsidR="008C30AF">
        <w:t>, plus</w:t>
      </w:r>
      <w:r w:rsidR="00AF46CF">
        <w:t xml:space="preserve"> further performance metrics with implementations in Spark were identified.</w:t>
      </w:r>
      <w:r w:rsidR="008C30AF">
        <w:t xml:space="preserve"> Spark is </w:t>
      </w:r>
      <w:r w:rsidR="00B2497C">
        <w:t>included with</w:t>
      </w:r>
      <w:r w:rsidR="008C30AF">
        <w:t xml:space="preserve"> EMR, AWS’s analytics</w:t>
      </w:r>
      <w:r w:rsidR="00AD3468">
        <w:t xml:space="preserve"> IaaS that provides</w:t>
      </w:r>
      <w:r w:rsidR="008C30AF">
        <w:t xml:space="preserve"> </w:t>
      </w:r>
      <w:r w:rsidR="00AD3468">
        <w:t xml:space="preserve">hosting of </w:t>
      </w:r>
      <w:r w:rsidR="008C30AF">
        <w:t>virtual machine</w:t>
      </w:r>
      <w:r w:rsidR="00AD3468">
        <w:t>s</w:t>
      </w:r>
      <w:r w:rsidR="008C30AF">
        <w:t xml:space="preserve"> </w:t>
      </w:r>
      <w:r w:rsidR="00AD3468">
        <w:t>as part of their free tier and</w:t>
      </w:r>
      <w:r w:rsidR="008C30AF">
        <w:t xml:space="preserve"> with a well-documented Java SDK </w:t>
      </w:r>
    </w:p>
    <w:p w14:paraId="678025E2" w14:textId="18082568" w:rsidR="00AF46CF" w:rsidRDefault="00AF46CF" w:rsidP="00AF46CF"/>
    <w:p w14:paraId="33C4ECB9" w14:textId="77777777" w:rsidR="00AF46CF" w:rsidRDefault="00AF46CF" w:rsidP="00AF46CF"/>
    <w:p w14:paraId="0501D9C4" w14:textId="1D2BB06F" w:rsidR="00AF46CF" w:rsidRDefault="00AF46CF" w:rsidP="00AF46CF">
      <w:pPr>
        <w:pStyle w:val="Heading3"/>
      </w:pPr>
      <w:r>
        <w:lastRenderedPageBreak/>
        <w:t>Expertise:</w:t>
      </w:r>
    </w:p>
    <w:p w14:paraId="4C6BA492" w14:textId="36C326C3" w:rsidR="00AF46CF" w:rsidRDefault="00F3685E" w:rsidP="00AF46CF">
      <w:r>
        <w:t xml:space="preserve">The domain </w:t>
      </w:r>
      <w:r w:rsidR="00021CFF">
        <w:t xml:space="preserve">includes human biology its relation to climate and </w:t>
      </w:r>
      <w:r w:rsidR="00A97BBE">
        <w:t xml:space="preserve">the </w:t>
      </w:r>
      <w:r w:rsidR="00021CFF">
        <w:t xml:space="preserve">construction of buildings. </w:t>
      </w:r>
      <w:r w:rsidR="00AD3468">
        <w:t xml:space="preserve">Understanding </w:t>
      </w:r>
      <w:r w:rsidR="00A97BBE">
        <w:t xml:space="preserve">domain goals and concerns will provide insight into the types of </w:t>
      </w:r>
      <w:r w:rsidR="00AD3468">
        <w:t>analytic</w:t>
      </w:r>
      <w:r w:rsidR="00A97BBE">
        <w:t xml:space="preserve"> processes that may be required</w:t>
      </w:r>
      <w:r w:rsidR="00AD3468">
        <w:t xml:space="preserve">. This </w:t>
      </w:r>
      <w:r w:rsidR="00A97BBE">
        <w:t>suggest</w:t>
      </w:r>
      <w:r w:rsidR="00AD3468">
        <w:t xml:space="preserve"> the concept of the workflow and a management system that is tailored to the domain but integrate</w:t>
      </w:r>
      <w:r w:rsidR="00F52578">
        <w:t>s</w:t>
      </w:r>
      <w:r w:rsidR="00AD3468">
        <w:t xml:space="preserve"> with the chosen big data services</w:t>
      </w:r>
      <w:r w:rsidR="00F52578">
        <w:t xml:space="preserve"> is a fundamental goal</w:t>
      </w:r>
      <w:r w:rsidR="00AD3468">
        <w:t xml:space="preserve">. </w:t>
      </w:r>
      <w:r w:rsidR="00F52578">
        <w:t>U</w:t>
      </w:r>
      <w:r w:rsidR="00AD3468">
        <w:t>nderstating the relationship of l</w:t>
      </w:r>
      <w:r w:rsidR="00AF46CF">
        <w:t xml:space="preserve">ow-energy design methods </w:t>
      </w:r>
      <w:r w:rsidR="00AD3468">
        <w:t>and</w:t>
      </w:r>
      <w:r w:rsidR="00AF46CF">
        <w:t xml:space="preserve"> construction techniques</w:t>
      </w:r>
      <w:r w:rsidR="00AD3468">
        <w:t xml:space="preserve"> to the climate data is</w:t>
      </w:r>
      <w:r w:rsidR="00F52578">
        <w:t xml:space="preserve"> crucial for analytics methodology. Furthermore, </w:t>
      </w:r>
      <w:r w:rsidR="00AD3468">
        <w:t xml:space="preserve">how these can be represented and </w:t>
      </w:r>
      <w:r w:rsidR="00F52578">
        <w:t>manipulated is important in enabling the connection between environmental</w:t>
      </w:r>
      <w:r w:rsidR="00AF46CF">
        <w:t xml:space="preserve"> conditions </w:t>
      </w:r>
      <w:r w:rsidR="00F52578">
        <w:t xml:space="preserve">and how these may </w:t>
      </w:r>
      <w:r w:rsidR="00021CFF">
        <w:t>be adjusted</w:t>
      </w:r>
      <w:r w:rsidR="00AF46CF">
        <w:t xml:space="preserve"> </w:t>
      </w:r>
      <w:r w:rsidR="00F52578">
        <w:t xml:space="preserve">with certain design strategies </w:t>
      </w:r>
      <w:r w:rsidR="00AF46CF">
        <w:t>to try an achieve human comfort</w:t>
      </w:r>
      <w:r w:rsidR="00F52578">
        <w:t xml:space="preserve"> in buildings</w:t>
      </w:r>
      <w:r w:rsidR="00AF46CF">
        <w:t>.</w:t>
      </w:r>
    </w:p>
    <w:p w14:paraId="46B58E1B" w14:textId="77777777" w:rsidR="00E17D8E" w:rsidRPr="00375814" w:rsidRDefault="00E17D8E" w:rsidP="00E17D8E">
      <w:pPr>
        <w:pStyle w:val="Heading1"/>
      </w:pPr>
      <w:bookmarkStart w:id="20" w:name="_Ref527468386"/>
      <w:r w:rsidRPr="00375814">
        <w:t>Chapter 3. Analysis and Design</w:t>
      </w:r>
      <w:bookmarkEnd w:id="20"/>
    </w:p>
    <w:p w14:paraId="78050306" w14:textId="77777777" w:rsidR="00DD6149" w:rsidRPr="00375814" w:rsidRDefault="00DD6149" w:rsidP="00DD6149">
      <w:pPr>
        <w:pStyle w:val="Heading2"/>
        <w:rPr>
          <w:lang w:eastAsia="en-US" w:bidi="ar-SA"/>
        </w:rPr>
      </w:pPr>
      <w:bookmarkStart w:id="21" w:name="_Ref527468401"/>
      <w:r w:rsidRPr="00375814">
        <w:rPr>
          <w:lang w:eastAsia="en-US" w:bidi="ar-SA"/>
        </w:rPr>
        <w:t>System actors</w:t>
      </w:r>
      <w:bookmarkEnd w:id="21"/>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r w:rsidRPr="00375814">
        <w:rPr>
          <w:lang w:eastAsia="en-US" w:bidi="ar-SA"/>
        </w:rPr>
        <w:t>General Use Case Analysis</w:t>
      </w:r>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lastRenderedPageBreak/>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77777777" w:rsidR="00DD6149" w:rsidRPr="00375814" w:rsidRDefault="00DD6149" w:rsidP="00DD6149">
      <w:pPr>
        <w:pStyle w:val="Heading3"/>
        <w:rPr>
          <w:lang w:eastAsia="en-US" w:bidi="ar-SA"/>
        </w:rPr>
      </w:pPr>
      <w:r w:rsidRPr="00375814">
        <w:rPr>
          <w:lang w:eastAsia="en-US" w:bidi="ar-SA"/>
        </w:rPr>
        <w:t xml:space="preserve">1. Define workflow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562B7092" w:rsidR="00035487" w:rsidRPr="00375814" w:rsidRDefault="00035487" w:rsidP="00035487">
      <w:pPr>
        <w:pStyle w:val="Caption"/>
        <w:rPr>
          <w:rFonts w:cs="Arial"/>
          <w:lang w:eastAsia="en-US" w:bidi="ar-SA"/>
        </w:rPr>
      </w:pPr>
      <w:bookmarkStart w:id="22" w:name="_Ref527363299"/>
      <w:bookmarkStart w:id="23" w:name="_Toc527463441"/>
      <w:bookmarkStart w:id="24" w:name="_Toc527887146"/>
      <w:r>
        <w:t xml:space="preserve">Figure </w:t>
      </w:r>
      <w:fldSimple w:instr=" SEQ Figure \* ARABIC ">
        <w:r w:rsidR="00E0190B">
          <w:rPr>
            <w:noProof/>
          </w:rPr>
          <w:t>7</w:t>
        </w:r>
      </w:fldSimple>
      <w:bookmarkEnd w:id="22"/>
      <w:r>
        <w:t xml:space="preserve"> Define workflow</w:t>
      </w:r>
      <w:bookmarkEnd w:id="23"/>
      <w:bookmarkEnd w:id="24"/>
    </w:p>
    <w:p w14:paraId="379357FC" w14:textId="77777777" w:rsidR="00DD6149" w:rsidRPr="00375814" w:rsidRDefault="00DD6149" w:rsidP="00DD6149">
      <w:pPr>
        <w:pStyle w:val="Heading3"/>
        <w:rPr>
          <w:lang w:eastAsia="en-US" w:bidi="ar-SA"/>
        </w:rPr>
      </w:pPr>
      <w:r w:rsidRPr="00375814">
        <w:rPr>
          <w:lang w:eastAsia="en-US" w:bidi="ar-SA"/>
        </w:rPr>
        <w:lastRenderedPageBreak/>
        <w:t xml:space="preserve">2. Run workflow + monitor resources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0B1B8C3B" w:rsidR="00035487" w:rsidRPr="00375814" w:rsidRDefault="00035487" w:rsidP="00035487">
      <w:pPr>
        <w:pStyle w:val="Caption"/>
        <w:rPr>
          <w:rFonts w:cs="Arial"/>
          <w:lang w:eastAsia="en-US" w:bidi="ar-SA"/>
        </w:rPr>
      </w:pPr>
      <w:bookmarkStart w:id="25" w:name="_Ref527363566"/>
      <w:bookmarkStart w:id="26" w:name="_Toc527463442"/>
      <w:bookmarkStart w:id="27" w:name="_Toc527887147"/>
      <w:r>
        <w:t xml:space="preserve">Figure </w:t>
      </w:r>
      <w:fldSimple w:instr=" SEQ Figure \* ARABIC ">
        <w:r w:rsidR="00E0190B">
          <w:rPr>
            <w:noProof/>
          </w:rPr>
          <w:t>8</w:t>
        </w:r>
      </w:fldSimple>
      <w:bookmarkEnd w:id="25"/>
      <w:r>
        <w:t xml:space="preserve"> Run and monitor workflow</w:t>
      </w:r>
      <w:bookmarkEnd w:id="26"/>
      <w:bookmarkEnd w:id="27"/>
    </w:p>
    <w:p w14:paraId="526F22DE" w14:textId="77777777" w:rsidR="00DD6149" w:rsidRPr="00375814" w:rsidRDefault="00DD6149" w:rsidP="00DD6149">
      <w:pPr>
        <w:pStyle w:val="Heading3"/>
        <w:rPr>
          <w:lang w:eastAsia="en-US" w:bidi="ar-SA"/>
        </w:rPr>
      </w:pPr>
      <w:r w:rsidRPr="00375814">
        <w:rPr>
          <w:lang w:eastAsia="en-US" w:bidi="ar-SA"/>
        </w:rPr>
        <w:t>3. Output + visualise results</w:t>
      </w:r>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4672CF04" w:rsidR="00161DBD" w:rsidRPr="00375814" w:rsidRDefault="00161DBD" w:rsidP="00161DBD">
      <w:pPr>
        <w:pStyle w:val="Caption"/>
        <w:rPr>
          <w:rFonts w:cs="Arial"/>
          <w:lang w:eastAsia="en-US" w:bidi="ar-SA"/>
        </w:rPr>
      </w:pPr>
      <w:bookmarkStart w:id="28" w:name="_Ref527363829"/>
      <w:bookmarkStart w:id="29" w:name="_Toc527463443"/>
      <w:bookmarkStart w:id="30" w:name="_Toc527887148"/>
      <w:r>
        <w:t xml:space="preserve">Figure </w:t>
      </w:r>
      <w:fldSimple w:instr=" SEQ Figure \* ARABIC ">
        <w:r w:rsidR="00E0190B">
          <w:rPr>
            <w:noProof/>
          </w:rPr>
          <w:t>9</w:t>
        </w:r>
      </w:fldSimple>
      <w:bookmarkEnd w:id="28"/>
      <w:r>
        <w:t xml:space="preserve"> Output and visualise results</w:t>
      </w:r>
      <w:bookmarkEnd w:id="29"/>
      <w:bookmarkEnd w:id="30"/>
    </w:p>
    <w:p w14:paraId="7A8FD876" w14:textId="77777777" w:rsidR="00DD6149" w:rsidRPr="00375814" w:rsidRDefault="00DD6149" w:rsidP="00DD6149">
      <w:pPr>
        <w:pStyle w:val="Heading3"/>
        <w:rPr>
          <w:lang w:eastAsia="en-US" w:bidi="ar-SA"/>
        </w:rPr>
      </w:pPr>
      <w:r w:rsidRPr="00375814">
        <w:rPr>
          <w:lang w:eastAsia="en-US" w:bidi="ar-SA"/>
        </w:rPr>
        <w:lastRenderedPageBreak/>
        <w:t xml:space="preserve">4. Manage design strategies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4DB4275C" w:rsidR="008D21C4" w:rsidRDefault="007C2043" w:rsidP="007C2043">
      <w:pPr>
        <w:pStyle w:val="Caption"/>
      </w:pPr>
      <w:bookmarkStart w:id="31" w:name="_Ref527364035"/>
      <w:bookmarkStart w:id="32" w:name="_Toc527463444"/>
      <w:bookmarkStart w:id="33" w:name="_Toc527887149"/>
      <w:r>
        <w:t xml:space="preserve">Figure </w:t>
      </w:r>
      <w:fldSimple w:instr=" SEQ Figure \* ARABIC ">
        <w:r w:rsidR="00E0190B">
          <w:rPr>
            <w:noProof/>
          </w:rPr>
          <w:t>10</w:t>
        </w:r>
      </w:fldSimple>
      <w:bookmarkEnd w:id="31"/>
      <w:r>
        <w:t xml:space="preserve"> Manage design strategies</w:t>
      </w:r>
      <w:bookmarkEnd w:id="32"/>
      <w:bookmarkEnd w:id="33"/>
    </w:p>
    <w:p w14:paraId="7275F9C7" w14:textId="7EE73CCB" w:rsidR="00D25D52" w:rsidRDefault="00CD0971" w:rsidP="00D25D52">
      <w:pPr>
        <w:pStyle w:val="Heading3"/>
        <w:rPr>
          <w:shd w:val="clear" w:color="auto" w:fill="FFFFFF"/>
        </w:rPr>
      </w:pPr>
      <w:r>
        <w:t xml:space="preserve">Proposed </w:t>
      </w:r>
      <w:r w:rsidR="007409A4">
        <w:t xml:space="preserve">System </w:t>
      </w:r>
      <w:r w:rsidR="00D25D52">
        <w:t>A</w:t>
      </w:r>
      <w:r w:rsidR="007409A4">
        <w:rPr>
          <w:shd w:val="clear" w:color="auto" w:fill="FFFFFF"/>
        </w:rPr>
        <w:t>rchitecture</w:t>
      </w:r>
    </w:p>
    <w:p w14:paraId="4DD36DDB" w14:textId="12A52A52" w:rsidR="001E0650" w:rsidRPr="00C4798E" w:rsidRDefault="00B97A95" w:rsidP="001E0650">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r w:rsidR="001E0650">
        <w:t xml:space="preserve"> Each of the key elements in the overall architecture can be decomposed into lower level subcomponents shown in </w:t>
      </w:r>
      <w:r w:rsidR="001E0650">
        <w:fldChar w:fldCharType="begin"/>
      </w:r>
      <w:r w:rsidR="001E0650">
        <w:instrText xml:space="preserve"> REF _Ref527453843 \h </w:instrText>
      </w:r>
      <w:r w:rsidR="001E0650">
        <w:fldChar w:fldCharType="separate"/>
      </w:r>
      <w:r w:rsidR="001E0650">
        <w:t xml:space="preserve">Figure </w:t>
      </w:r>
      <w:r w:rsidR="001E0650">
        <w:rPr>
          <w:noProof/>
        </w:rPr>
        <w:t>9</w:t>
      </w:r>
      <w:r w:rsidR="001E0650">
        <w:fldChar w:fldCharType="end"/>
      </w:r>
      <w:r w:rsidR="001E0650">
        <w:t>.</w:t>
      </w:r>
    </w:p>
    <w:p w14:paraId="0814437E" w14:textId="2E38A309" w:rsidR="00B97A95" w:rsidRPr="00B97A95" w:rsidRDefault="00B97A95" w:rsidP="00B97A95"/>
    <w:p w14:paraId="6782BD58" w14:textId="3E01D4FD" w:rsidR="00C4798E" w:rsidRDefault="00E477E9" w:rsidP="00C4798E">
      <w:pPr>
        <w:keepNext/>
      </w:pPr>
      <w:r>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21"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00F0DFCC" w:rsidR="00C4798E" w:rsidRDefault="00C4798E" w:rsidP="00C4798E">
      <w:pPr>
        <w:pStyle w:val="Caption"/>
      </w:pPr>
      <w:bookmarkStart w:id="34" w:name="_Ref527453315"/>
      <w:bookmarkStart w:id="35" w:name="_Toc527463445"/>
      <w:bookmarkStart w:id="36" w:name="_Toc527887150"/>
      <w:r>
        <w:t xml:space="preserve">Figure </w:t>
      </w:r>
      <w:fldSimple w:instr=" SEQ Figure \* ARABIC ">
        <w:r w:rsidR="00E0190B">
          <w:rPr>
            <w:noProof/>
          </w:rPr>
          <w:t>11</w:t>
        </w:r>
      </w:fldSimple>
      <w:bookmarkEnd w:id="34"/>
      <w:r>
        <w:t xml:space="preserve"> Proposed architecture</w:t>
      </w:r>
      <w:bookmarkEnd w:id="35"/>
      <w:bookmarkEnd w:id="36"/>
    </w:p>
    <w:p w14:paraId="32FC43C0" w14:textId="48723CF4" w:rsidR="00D25D52" w:rsidRDefault="005023FE" w:rsidP="00D25D52">
      <w:pPr>
        <w:keepNext/>
        <w:spacing w:before="100" w:after="100"/>
        <w:ind w:hanging="11"/>
      </w:pPr>
      <w:r>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22"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4B3D9518" w:rsidR="005E21F1" w:rsidRDefault="00D25D52" w:rsidP="00DB58EF">
      <w:pPr>
        <w:pStyle w:val="Caption"/>
      </w:pPr>
      <w:bookmarkStart w:id="37" w:name="_Ref527453843"/>
      <w:bookmarkStart w:id="38" w:name="_Toc527463446"/>
      <w:bookmarkStart w:id="39" w:name="_Toc527887151"/>
      <w:r>
        <w:t xml:space="preserve">Figure </w:t>
      </w:r>
      <w:fldSimple w:instr=" SEQ Figure \* ARABIC ">
        <w:r w:rsidR="00E0190B">
          <w:rPr>
            <w:noProof/>
          </w:rPr>
          <w:t>12</w:t>
        </w:r>
      </w:fldSimple>
      <w:bookmarkEnd w:id="37"/>
      <w:r>
        <w:t xml:space="preserve"> </w:t>
      </w:r>
      <w:r w:rsidRPr="00EB3EFD">
        <w:t xml:space="preserve">Architecture for the </w:t>
      </w:r>
      <w:r w:rsidR="00BF1692">
        <w:t>system</w:t>
      </w:r>
      <w:bookmarkEnd w:id="38"/>
      <w:bookmarkEnd w:id="39"/>
    </w:p>
    <w:p w14:paraId="44C27B72" w14:textId="5BEAC354"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B7578">
        <w:t xml:space="preserve">Figure </w:t>
      </w:r>
      <w:r w:rsidR="00FB7578">
        <w:rPr>
          <w:noProof/>
        </w:rPr>
        <w:t>11</w:t>
      </w:r>
      <w:r>
        <w:fldChar w:fldCharType="end"/>
      </w:r>
      <w:r>
        <w:t>)</w:t>
      </w:r>
      <w:r w:rsidR="00183153">
        <w:t xml:space="preserve">. The </w:t>
      </w:r>
      <w:r>
        <w:t>sub-package within the user interface package</w:t>
      </w:r>
      <w:r w:rsidR="00183153">
        <w:t>,</w:t>
      </w:r>
      <w:r>
        <w:t xml:space="preserve"> Workflowbuilder,</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273EE077" w:rsidR="007311DA" w:rsidRDefault="006E3734" w:rsidP="007311DA">
      <w:pPr>
        <w:keepNext/>
      </w:pPr>
      <w:r>
        <w:rPr>
          <w:noProof/>
        </w:rPr>
        <w:lastRenderedPageBreak/>
        <w:drawing>
          <wp:inline distT="0" distB="0" distL="0" distR="0" wp14:anchorId="3236058E" wp14:editId="2FFC0288">
            <wp:extent cx="5731510" cy="24307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430780"/>
                    </a:xfrm>
                    <a:prstGeom prst="rect">
                      <a:avLst/>
                    </a:prstGeom>
                  </pic:spPr>
                </pic:pic>
              </a:graphicData>
            </a:graphic>
          </wp:inline>
        </w:drawing>
      </w:r>
    </w:p>
    <w:p w14:paraId="68C0BBA6" w14:textId="2F2D962B" w:rsidR="007311DA" w:rsidRDefault="007311DA" w:rsidP="007311DA">
      <w:pPr>
        <w:pStyle w:val="Caption"/>
      </w:pPr>
      <w:bookmarkStart w:id="40" w:name="_Ref527453906"/>
      <w:bookmarkStart w:id="41" w:name="_Toc527463447"/>
      <w:bookmarkStart w:id="42" w:name="_Toc527887152"/>
      <w:r>
        <w:t xml:space="preserve">Figure </w:t>
      </w:r>
      <w:fldSimple w:instr=" SEQ Figure \* ARABIC ">
        <w:r w:rsidR="00E0190B">
          <w:rPr>
            <w:noProof/>
          </w:rPr>
          <w:t>13</w:t>
        </w:r>
      </w:fldSimple>
      <w:bookmarkEnd w:id="40"/>
      <w:r w:rsidR="00FB7578">
        <w:t xml:space="preserve"> Simplified</w:t>
      </w:r>
      <w:r>
        <w:t xml:space="preserve"> package diagram.</w:t>
      </w:r>
      <w:bookmarkEnd w:id="41"/>
      <w:bookmarkEnd w:id="42"/>
    </w:p>
    <w:p w14:paraId="4799148F" w14:textId="77777777" w:rsidR="00A44D64" w:rsidRDefault="00A44D64" w:rsidP="00A44D64">
      <w:pPr>
        <w:pStyle w:val="Heading2"/>
      </w:pPr>
      <w:r>
        <w:t>Sequence Diagrams for General use cases</w:t>
      </w:r>
    </w:p>
    <w:p w14:paraId="56B6821F" w14:textId="61ABCD66" w:rsidR="00A44D64" w:rsidRPr="00F9052C" w:rsidRDefault="00A44D64" w:rsidP="00A44D64">
      <w:r>
        <w:t>The following sequence diagrams (</w:t>
      </w:r>
      <w:r>
        <w:fldChar w:fldCharType="begin"/>
      </w:r>
      <w:r>
        <w:instrText xml:space="preserve"> REF _Ref527468294 \h </w:instrText>
      </w:r>
      <w:r>
        <w:fldChar w:fldCharType="separate"/>
      </w:r>
      <w:r w:rsidR="00D41996">
        <w:t xml:space="preserve">Figure </w:t>
      </w:r>
      <w:r w:rsidR="00D41996">
        <w:rPr>
          <w:noProof/>
        </w:rPr>
        <w:t>12</w:t>
      </w:r>
      <w:r>
        <w:fldChar w:fldCharType="end"/>
      </w:r>
      <w:r>
        <w:t xml:space="preserve">, </w:t>
      </w:r>
      <w:r>
        <w:fldChar w:fldCharType="begin"/>
      </w:r>
      <w:r>
        <w:instrText xml:space="preserve"> REF _Ref527468296 \h </w:instrText>
      </w:r>
      <w:r>
        <w:fldChar w:fldCharType="separate"/>
      </w:r>
      <w:r w:rsidR="00D41996">
        <w:t xml:space="preserve">Figure </w:t>
      </w:r>
      <w:r w:rsidR="00D41996">
        <w:rPr>
          <w:noProof/>
        </w:rPr>
        <w:t>13</w:t>
      </w:r>
      <w:r>
        <w:fldChar w:fldCharType="end"/>
      </w:r>
      <w:r>
        <w:t xml:space="preserve">, </w:t>
      </w:r>
      <w:r>
        <w:fldChar w:fldCharType="begin"/>
      </w:r>
      <w:r>
        <w:instrText xml:space="preserve"> REF _Ref527468299 \h </w:instrText>
      </w:r>
      <w:r>
        <w:fldChar w:fldCharType="separate"/>
      </w:r>
      <w:r w:rsidR="00D41996">
        <w:t xml:space="preserve">Figure </w:t>
      </w:r>
      <w:r w:rsidR="00D41996">
        <w:rPr>
          <w:noProof/>
        </w:rPr>
        <w:t>14</w:t>
      </w:r>
      <w:r>
        <w:fldChar w:fldCharType="end"/>
      </w:r>
      <w:r>
        <w:t xml:space="preserve">, </w:t>
      </w:r>
      <w:r>
        <w:fldChar w:fldCharType="begin"/>
      </w:r>
      <w:r>
        <w:instrText xml:space="preserve"> REF _Ref527468301 \h </w:instrText>
      </w:r>
      <w:r>
        <w:fldChar w:fldCharType="separate"/>
      </w:r>
      <w:r w:rsidR="00D41996">
        <w:t xml:space="preserve">Figure </w:t>
      </w:r>
      <w:r w:rsidR="00D41996">
        <w:rPr>
          <w:noProof/>
        </w:rPr>
        <w:t>15</w:t>
      </w:r>
      <w:r>
        <w:fldChar w:fldCharType="end"/>
      </w:r>
      <w:r>
        <w:t>) show how the use cases described in (</w:t>
      </w:r>
      <w:r w:rsidRPr="00F3363C">
        <w:rPr>
          <w:highlight w:val="yellow"/>
        </w:rPr>
        <w:t>ref to section</w:t>
      </w:r>
      <w:r>
        <w:t>) have been implemented in the final prototype using the classes and packages described in the previous section.</w:t>
      </w:r>
    </w:p>
    <w:p w14:paraId="32AAC6BD" w14:textId="77777777" w:rsidR="00A44D64" w:rsidRDefault="00A44D64" w:rsidP="00A44D64">
      <w:pPr>
        <w:pStyle w:val="Figure"/>
        <w:keepNext/>
      </w:pPr>
      <w:r>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412879FB" w:rsidR="00A44D64" w:rsidRDefault="00A44D64" w:rsidP="00A44D64">
      <w:pPr>
        <w:pStyle w:val="Caption"/>
        <w:jc w:val="left"/>
      </w:pPr>
      <w:bookmarkStart w:id="43" w:name="_Ref527468294"/>
      <w:bookmarkStart w:id="44" w:name="_Toc527463452"/>
      <w:bookmarkStart w:id="45" w:name="_Toc527887153"/>
      <w:r>
        <w:t xml:space="preserve">Figure </w:t>
      </w:r>
      <w:fldSimple w:instr=" SEQ Figure \* ARABIC ">
        <w:r w:rsidR="00E0190B">
          <w:rPr>
            <w:noProof/>
          </w:rPr>
          <w:t>14</w:t>
        </w:r>
      </w:fldSimple>
      <w:bookmarkEnd w:id="43"/>
      <w:r>
        <w:t xml:space="preserve"> </w:t>
      </w:r>
      <w:r w:rsidRPr="00504BBF">
        <w:t xml:space="preserve">Sequence diagram for defining </w:t>
      </w:r>
      <w:r>
        <w:t xml:space="preserve">and running </w:t>
      </w:r>
      <w:r w:rsidRPr="00504BBF">
        <w:t>a workflow</w:t>
      </w:r>
      <w:bookmarkEnd w:id="44"/>
      <w:bookmarkEnd w:id="45"/>
    </w:p>
    <w:p w14:paraId="2AFD5C64" w14:textId="77777777" w:rsidR="00A44D64" w:rsidRDefault="00A44D64" w:rsidP="00A44D64">
      <w:pPr>
        <w:pStyle w:val="Figure"/>
        <w:keepNext/>
      </w:pPr>
      <w:r>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49B2AF71" w:rsidR="00A44D64" w:rsidRDefault="00A44D64" w:rsidP="00A44D64">
      <w:pPr>
        <w:pStyle w:val="Caption"/>
        <w:jc w:val="left"/>
      </w:pPr>
      <w:bookmarkStart w:id="46" w:name="_Ref527468296"/>
      <w:bookmarkStart w:id="47" w:name="_Toc527463453"/>
      <w:bookmarkStart w:id="48" w:name="_Ref527622016"/>
      <w:bookmarkStart w:id="49" w:name="_Toc527887154"/>
      <w:r>
        <w:t xml:space="preserve">Figure </w:t>
      </w:r>
      <w:fldSimple w:instr=" SEQ Figure \* ARABIC ">
        <w:r w:rsidR="00E0190B">
          <w:rPr>
            <w:noProof/>
          </w:rPr>
          <w:t>15</w:t>
        </w:r>
      </w:fldSimple>
      <w:bookmarkEnd w:id="46"/>
      <w:r>
        <w:t xml:space="preserve"> </w:t>
      </w:r>
      <w:r w:rsidRPr="00955EB9">
        <w:t>Sequence diagram for monitor</w:t>
      </w:r>
      <w:r>
        <w:t>ing</w:t>
      </w:r>
      <w:r w:rsidRPr="00955EB9">
        <w:t xml:space="preserve"> workflow</w:t>
      </w:r>
      <w:r>
        <w:t>s and resources</w:t>
      </w:r>
      <w:r w:rsidRPr="00955EB9">
        <w:t>.</w:t>
      </w:r>
      <w:bookmarkEnd w:id="47"/>
      <w:bookmarkEnd w:id="48"/>
      <w:bookmarkEnd w:id="49"/>
    </w:p>
    <w:p w14:paraId="04C80016" w14:textId="77777777" w:rsidR="00A44D64" w:rsidRDefault="00A44D64" w:rsidP="00A44D64">
      <w:pPr>
        <w:pStyle w:val="Figure"/>
        <w:keepNext/>
      </w:pPr>
      <w:r>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2084EBE7" w:rsidR="00A44D64" w:rsidRDefault="00A44D64" w:rsidP="00A44D64">
      <w:pPr>
        <w:pStyle w:val="Caption"/>
        <w:jc w:val="left"/>
      </w:pPr>
      <w:bookmarkStart w:id="50" w:name="_Ref527468299"/>
      <w:bookmarkStart w:id="51" w:name="_Toc527463454"/>
      <w:bookmarkStart w:id="52" w:name="_Ref527475493"/>
      <w:bookmarkStart w:id="53" w:name="_Toc527887155"/>
      <w:r>
        <w:t xml:space="preserve">Figure </w:t>
      </w:r>
      <w:fldSimple w:instr=" SEQ Figure \* ARABIC ">
        <w:r w:rsidR="00E0190B">
          <w:rPr>
            <w:noProof/>
          </w:rPr>
          <w:t>16</w:t>
        </w:r>
      </w:fldSimple>
      <w:bookmarkEnd w:id="50"/>
      <w:r>
        <w:t xml:space="preserve"> </w:t>
      </w:r>
      <w:r w:rsidRPr="00304ECC">
        <w:t xml:space="preserve">Sequence diagram for </w:t>
      </w:r>
      <w:r>
        <w:t>show or generate dashboard</w:t>
      </w:r>
      <w:r w:rsidRPr="00304ECC">
        <w:t>.</w:t>
      </w:r>
      <w:bookmarkEnd w:id="51"/>
      <w:bookmarkEnd w:id="52"/>
      <w:bookmarkEnd w:id="53"/>
    </w:p>
    <w:p w14:paraId="3826D7E6" w14:textId="77777777" w:rsidR="00A44D64" w:rsidRDefault="00A44D64" w:rsidP="00A44D64">
      <w:pPr>
        <w:keepNext/>
      </w:pPr>
      <w:r>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0E09EC57" w:rsidR="00A44D64" w:rsidRPr="0021389F" w:rsidRDefault="00A44D64" w:rsidP="00A44D64">
      <w:pPr>
        <w:pStyle w:val="Caption"/>
      </w:pPr>
      <w:bookmarkStart w:id="54" w:name="_Ref527468301"/>
      <w:bookmarkStart w:id="55" w:name="_Toc527463455"/>
      <w:bookmarkStart w:id="56" w:name="_Toc527887156"/>
      <w:r>
        <w:t xml:space="preserve">Figure </w:t>
      </w:r>
      <w:fldSimple w:instr=" SEQ Figure \* ARABIC ">
        <w:r w:rsidR="00E0190B">
          <w:rPr>
            <w:noProof/>
          </w:rPr>
          <w:t>17</w:t>
        </w:r>
      </w:fldSimple>
      <w:bookmarkEnd w:id="54"/>
      <w:r>
        <w:t xml:space="preserve"> Sequence diagram for generate dashboard also see </w:t>
      </w:r>
      <w:bookmarkEnd w:id="55"/>
      <w:r>
        <w:fldChar w:fldCharType="begin"/>
      </w:r>
      <w:r>
        <w:instrText xml:space="preserve"> REF _Ref527468299 \h </w:instrText>
      </w:r>
      <w:r>
        <w:fldChar w:fldCharType="separate"/>
      </w:r>
      <w:r w:rsidR="00D41996">
        <w:t xml:space="preserve">Figure </w:t>
      </w:r>
      <w:r w:rsidR="00D41996">
        <w:rPr>
          <w:noProof/>
        </w:rPr>
        <w:t>14</w:t>
      </w:r>
      <w:r>
        <w:fldChar w:fldCharType="end"/>
      </w:r>
      <w:r>
        <w:t>.</w:t>
      </w:r>
      <w:bookmarkEnd w:id="56"/>
    </w:p>
    <w:p w14:paraId="58186B99" w14:textId="77777777" w:rsidR="00FB3FED" w:rsidRDefault="00FB3FED" w:rsidP="00FB3FED">
      <w:pPr>
        <w:pStyle w:val="Heading2"/>
      </w:pPr>
      <w:r w:rsidRPr="00375814">
        <w:t>Design methodology</w:t>
      </w:r>
    </w:p>
    <w:p w14:paraId="3BE4B256" w14:textId="4625C787"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D41996">
        <w:t xml:space="preserve">Figure </w:t>
      </w:r>
      <w:r w:rsidR="00D41996">
        <w:rPr>
          <w:noProof/>
        </w:rPr>
        <w:t>16</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45321E39" w:rsidR="00FB3FED" w:rsidRPr="000A01A1" w:rsidRDefault="00FB3FED" w:rsidP="00FB3FED">
      <w:pPr>
        <w:pStyle w:val="Caption"/>
      </w:pPr>
      <w:bookmarkStart w:id="57" w:name="_Ref527362010"/>
      <w:bookmarkStart w:id="58" w:name="_Toc527463448"/>
      <w:bookmarkStart w:id="59" w:name="_Toc527887157"/>
      <w:r>
        <w:t xml:space="preserve">Figure </w:t>
      </w:r>
      <w:fldSimple w:instr=" SEQ Figure \* ARABIC ">
        <w:r w:rsidR="00E0190B">
          <w:rPr>
            <w:noProof/>
          </w:rPr>
          <w:t>18</w:t>
        </w:r>
      </w:fldSimple>
      <w:bookmarkEnd w:id="57"/>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58"/>
      <w:bookmarkEnd w:id="59"/>
    </w:p>
    <w:p w14:paraId="60BF99B2" w14:textId="79DC973A" w:rsidR="00E17D8E" w:rsidRDefault="00E17D8E" w:rsidP="00E17D8E">
      <w:pPr>
        <w:pStyle w:val="Heading1"/>
      </w:pPr>
      <w:r w:rsidRPr="00375814">
        <w:lastRenderedPageBreak/>
        <w:t>Chapter 4. Implementation</w:t>
      </w:r>
    </w:p>
    <w:p w14:paraId="1EA29411" w14:textId="5FAB6676" w:rsidR="004E3618" w:rsidRPr="004E3618" w:rsidRDefault="004E3618" w:rsidP="004E3618">
      <w:pPr>
        <w:pStyle w:val="Heading2"/>
      </w:pPr>
      <w:r>
        <w:t>Development iterations</w:t>
      </w:r>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EC4CE9">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EC4CE9">
      <w:pPr>
        <w:pStyle w:val="ListParagraph"/>
        <w:numPr>
          <w:ilvl w:val="0"/>
          <w:numId w:val="11"/>
        </w:numPr>
      </w:pPr>
      <w:r>
        <w:t>Development focused on the Workflowbuilder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EC4CE9">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EC4CE9">
      <w:pPr>
        <w:pStyle w:val="ListParagraph"/>
        <w:numPr>
          <w:ilvl w:val="0"/>
          <w:numId w:val="11"/>
        </w:numPr>
      </w:pPr>
      <w:r>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EC4CE9">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r>
        <w:t>Environment</w:t>
      </w:r>
    </w:p>
    <w:p w14:paraId="51B8D4E4" w14:textId="13C52912" w:rsidR="004E3618" w:rsidRDefault="004E3618" w:rsidP="004E3618">
      <w:r>
        <w:t xml:space="preserve">The prototype operates locally on a </w:t>
      </w:r>
      <w:r>
        <w:rPr>
          <w:shd w:val="clear" w:color="auto" w:fill="FFFFFF"/>
        </w:rPr>
        <w:t>Java Virtual Machine (JVM)</w:t>
      </w:r>
      <w:r w:rsidR="003A7C48">
        <w:rPr>
          <w:shd w:val="clear" w:color="auto" w:fill="FFFFFF"/>
        </w:rPr>
        <w:t>,</w:t>
      </w:r>
      <w:r>
        <w:rPr>
          <w:shd w:val="clear" w:color="auto" w:fill="FFFFFF"/>
        </w:rPr>
        <w:t xml:space="preserve"> </w:t>
      </w:r>
      <w:r w:rsidR="00AD7F43">
        <w:rPr>
          <w:shd w:val="clear" w:color="auto" w:fill="FFFFFF"/>
        </w:rPr>
        <w:t>a</w:t>
      </w:r>
      <w:r>
        <w:rPr>
          <w:shd w:val="clear" w:color="auto" w:fill="FFFFFF"/>
        </w:rPr>
        <w:t xml:space="preserve">nalytics take place within AWS Cloud using the </w:t>
      </w:r>
      <w:r w:rsidR="003A7C48">
        <w:rPr>
          <w:shd w:val="clear" w:color="auto" w:fill="FFFFFF"/>
        </w:rPr>
        <w:t>EMR</w:t>
      </w:r>
      <w:r>
        <w:rPr>
          <w:shd w:val="clear" w:color="auto" w:fill="FFFFFF"/>
        </w:rPr>
        <w:t xml:space="preserv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34EFA588"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UML models were developed using Astah Community with some additional diagrams modelled in Rhino3d. JavaScript</w:t>
      </w:r>
      <w:r w:rsidR="00CD0971">
        <w:t>, html</w:t>
      </w:r>
      <w:r>
        <w:t xml:space="preserve"> and</w:t>
      </w:r>
      <w:r w:rsidR="00CD0971">
        <w:t xml:space="preserve"> </w:t>
      </w:r>
      <w:r>
        <w:t xml:space="preserve">CSS </w:t>
      </w:r>
      <w:r w:rsidR="0082754E">
        <w:t xml:space="preserve">were </w:t>
      </w:r>
      <w:r w:rsidR="006D7A6B">
        <w:t xml:space="preserve">used to </w:t>
      </w:r>
      <w:r w:rsidR="0082754E">
        <w:t>create</w:t>
      </w:r>
      <w:r>
        <w:t xml:space="preserve"> the dashboard web framework </w:t>
      </w:r>
      <w:r w:rsidR="0082754E">
        <w:t xml:space="preserve">that </w:t>
      </w:r>
      <w:r>
        <w:t xml:space="preserve">was developed using </w:t>
      </w:r>
      <w:r w:rsidR="00CD0971">
        <w:t>Sublime Text 3</w:t>
      </w:r>
      <w:r>
        <w:t xml:space="preserve"> and tested with </w:t>
      </w:r>
      <w:r w:rsidR="00CD0971">
        <w:t>http-</w:t>
      </w:r>
      <w:r w:rsidR="00CD0971">
        <w:lastRenderedPageBreak/>
        <w:t xml:space="preserve">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used for version control and the latest version of code and documentation is available:</w:t>
      </w:r>
      <w:r w:rsidR="00CD0971">
        <w:t xml:space="preserve"> </w:t>
      </w:r>
      <w:hyperlink r:id="rId29"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r w:rsidRPr="00375814">
        <w:t>Architecture</w:t>
      </w:r>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18F09CAE" w:rsidR="00110AE4" w:rsidRPr="00110AE4" w:rsidRDefault="00677C9E" w:rsidP="00677C9E">
      <w:pPr>
        <w:pStyle w:val="Caption"/>
      </w:pPr>
      <w:bookmarkStart w:id="60" w:name="_Toc527463449"/>
      <w:bookmarkStart w:id="61" w:name="_Toc527887158"/>
      <w:r>
        <w:t xml:space="preserve">Figure </w:t>
      </w:r>
      <w:fldSimple w:instr=" SEQ Figure \* ARABIC ">
        <w:r w:rsidR="00E0190B">
          <w:rPr>
            <w:noProof/>
          </w:rPr>
          <w:t>19</w:t>
        </w:r>
      </w:fldSimple>
      <w:r>
        <w:t xml:space="preserve"> </w:t>
      </w:r>
      <w:r w:rsidR="00C91729">
        <w:t>Deployment on AWS</w:t>
      </w:r>
      <w:bookmarkEnd w:id="60"/>
      <w:bookmarkEnd w:id="61"/>
    </w:p>
    <w:p w14:paraId="2B32810C" w14:textId="4B2C4B70" w:rsidR="00316728" w:rsidRDefault="0048762E" w:rsidP="00316728">
      <w:r>
        <w:t>The application use</w:t>
      </w:r>
      <w:r w:rsidR="00C55CA2">
        <w:t>s</w:t>
      </w:r>
      <w:r>
        <w:t xml:space="preserve"> </w:t>
      </w:r>
      <w:r w:rsidR="006B2A31">
        <w:t>IaaS</w:t>
      </w:r>
      <w:r w:rsidR="00275D25">
        <w:t xml:space="preserve"> on </w:t>
      </w:r>
      <w:r w:rsidR="00245A4F">
        <w:t>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 xml:space="preserve">Amazon’s </w:t>
      </w:r>
      <w:r w:rsidR="00245A4F">
        <w:rPr>
          <w:shd w:val="clear" w:color="auto" w:fill="FFFFFF"/>
        </w:rPr>
        <w:t>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w:t>
      </w:r>
      <w:r w:rsidR="00245A4F">
        <w:t>EMR</w:t>
      </w:r>
      <w:r w:rsidR="005C2E86">
        <w:t xml:space="preserve"> each running Apache Spark</w:t>
      </w:r>
      <w:r w:rsidR="007009A5">
        <w:t xml:space="preserve">,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w:t>
      </w:r>
      <w:r w:rsidR="00245A4F">
        <w:t>input data and store results from the analytic jobs in</w:t>
      </w:r>
      <w:r w:rsidR="007009A5">
        <w:t xml:space="preserve"> private buckets within </w:t>
      </w:r>
      <w:r w:rsidR="00245A4F">
        <w:t>AWS S3</w:t>
      </w:r>
      <w:r w:rsidR="007009A5">
        <w:t xml:space="preserve">.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31"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381C34B8" w14:textId="77777777" w:rsidR="00CD0971" w:rsidRPr="00E0588B" w:rsidRDefault="00CD0971" w:rsidP="00CD0971">
      <w:pPr>
        <w:pStyle w:val="Heading2"/>
      </w:pPr>
      <w:bookmarkStart w:id="62" w:name="_Hlk517953450"/>
      <w:r w:rsidRPr="00E0588B">
        <w:t>Climate data</w:t>
      </w:r>
    </w:p>
    <w:p w14:paraId="2D1F4E10" w14:textId="5CC74FB1" w:rsidR="00CD0971" w:rsidRPr="00E0588B" w:rsidRDefault="00CD0971" w:rsidP="00CD0971">
      <w:bookmarkStart w:id="63" w:name="_Hlk517947659"/>
      <w:r>
        <w:t>The data set</w:t>
      </w:r>
      <w:r w:rsidRPr="00E0588B">
        <w:t xml:space="preserve"> is based on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64" w:name="_Hlk517953480"/>
      <w:r>
        <w:fldChar w:fldCharType="begin"/>
      </w:r>
      <w:r>
        <w:instrText xml:space="preserve"> REF _Ref526350650 \h </w:instrText>
      </w:r>
      <w:r>
        <w:fldChar w:fldCharType="separate"/>
      </w:r>
      <w:r w:rsidR="00526929">
        <w:t xml:space="preserve">Figure </w:t>
      </w:r>
      <w:r w:rsidR="00526929">
        <w:rPr>
          <w:noProof/>
        </w:rPr>
        <w:t>18</w:t>
      </w:r>
      <w:r>
        <w:fldChar w:fldCharType="end"/>
      </w:r>
      <w:r>
        <w:t xml:space="preserve"> illustrates the data preparation steps. </w:t>
      </w:r>
      <w:r w:rsidRPr="00E0588B">
        <w:t xml:space="preserve">A C# dot net program was written that takes a topojson </w:t>
      </w:r>
      <w:r>
        <w:fldChar w:fldCharType="begin" w:fldLock="1"/>
      </w:r>
      <w:r w:rsidR="00E50A14">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fldChar w:fldCharType="separate"/>
      </w:r>
      <w:r w:rsidR="00AF326E" w:rsidRPr="00AF326E">
        <w:rPr>
          <w:noProof/>
        </w:rPr>
        <w:t>(Bostock, 2017b)</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1DA0C794" w:rsidR="00CD0971" w:rsidRPr="00E0588B" w:rsidRDefault="00CD0971" w:rsidP="00CD0971">
      <w:bookmarkStart w:id="65" w:name="_Hlk517947775"/>
      <w:r w:rsidRPr="00E0588B">
        <w:lastRenderedPageBreak/>
        <w:t xml:space="preserve">The grid is used to extract climate data from a </w:t>
      </w:r>
      <w:r w:rsidR="008466E1">
        <w:t>selected period</w:t>
      </w:r>
      <w:r w:rsidRPr="00E0588B">
        <w:t xml:space="preserve"> from the CRU and CCMP</w:t>
      </w:r>
      <w:r>
        <w:t xml:space="preserve"> datasets</w:t>
      </w:r>
      <w:r w:rsidRPr="00E0588B">
        <w:t xml:space="preserve">. </w:t>
      </w:r>
      <w:bookmarkEnd w:id="65"/>
      <w:r w:rsidRPr="00E0588B">
        <w:t>CRU data is formatted as ASCII ESRI raster format</w:t>
      </w:r>
      <w:r>
        <w:t xml:space="preserve"> </w:t>
      </w:r>
      <w:r w:rsidRPr="00E0588B">
        <w:t xml:space="preserve">at the same resolution as the grid. CCMP data </w:t>
      </w:r>
      <w:r>
        <w:t>is</w:t>
      </w:r>
      <w:r w:rsidRPr="00E0588B">
        <w:t xml:space="preserve"> in netCDF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r w:rsidRPr="00E0588B">
        <w:t xml:space="preserve">netCFD Java library.  The netCDF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66"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Start w:id="67" w:name="_Hlk517947864"/>
      <w:bookmarkEnd w:id="66"/>
      <w:r w:rsidRPr="00E0588B">
        <w:t xml:space="preserve">The prepared climate data </w:t>
      </w:r>
      <w:r w:rsidR="00BB6A60">
        <w:t xml:space="preserve">is saved as </w:t>
      </w:r>
      <w:r w:rsidRPr="00E0588B">
        <w:t xml:space="preserve">a </w:t>
      </w:r>
      <w:r>
        <w:t>Comma Separated Value</w:t>
      </w:r>
      <w:r w:rsidRPr="00E0588B">
        <w:t xml:space="preserve"> (</w:t>
      </w:r>
      <w:r>
        <w:t>csv</w:t>
      </w:r>
      <w:r w:rsidRPr="00E0588B">
        <w:t>) file.</w:t>
      </w:r>
    </w:p>
    <w:bookmarkEnd w:id="64"/>
    <w:bookmarkEnd w:id="67"/>
    <w:p w14:paraId="64530046" w14:textId="5A123C24" w:rsidR="00CD0971" w:rsidRDefault="003A7318" w:rsidP="003A7318">
      <w:pPr>
        <w:jc w:val="left"/>
      </w:pPr>
      <w:r>
        <w:t>Source code for the data preparation is available at</w:t>
      </w:r>
      <w:r w:rsidR="00CD0971">
        <w:t xml:space="preserve">: </w:t>
      </w:r>
      <w:hyperlink r:id="rId32" w:history="1">
        <w:r w:rsidR="00CD0971" w:rsidRPr="00192367">
          <w:rPr>
            <w:rStyle w:val="Hyperlink"/>
          </w:rPr>
          <w:t>https://github.com/rolyhudson/griddedClimateDataProcessing.git</w:t>
        </w:r>
      </w:hyperlink>
    </w:p>
    <w:bookmarkEnd w:id="62"/>
    <w:bookmarkEnd w:id="63"/>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3DFB3B37" w:rsidR="00CD0971" w:rsidRDefault="00CD0971" w:rsidP="00CD0971">
      <w:pPr>
        <w:pStyle w:val="Caption"/>
      </w:pPr>
      <w:bookmarkStart w:id="68" w:name="_Ref526350650"/>
      <w:bookmarkStart w:id="69" w:name="_Toc527463450"/>
      <w:bookmarkStart w:id="70" w:name="_Toc527887159"/>
      <w:r>
        <w:t xml:space="preserve">Figure </w:t>
      </w:r>
      <w:fldSimple w:instr=" SEQ Figure \* ARABIC ">
        <w:r w:rsidR="00E0190B">
          <w:rPr>
            <w:noProof/>
          </w:rPr>
          <w:t>20</w:t>
        </w:r>
      </w:fldSimple>
      <w:bookmarkEnd w:id="68"/>
      <w:r>
        <w:t xml:space="preserve"> </w:t>
      </w:r>
      <w:r w:rsidRPr="006F2E1E">
        <w:t>Flow diagram showing the stages of the data preparation process.</w:t>
      </w:r>
      <w:bookmarkEnd w:id="69"/>
      <w:bookmarkEnd w:id="70"/>
    </w:p>
    <w:p w14:paraId="5A931A8E" w14:textId="77777777" w:rsidR="001026DD" w:rsidRDefault="001026DD" w:rsidP="001026DD">
      <w:pPr>
        <w:pStyle w:val="Heading2"/>
      </w:pPr>
      <w:r>
        <w:lastRenderedPageBreak/>
        <w:t>Packages</w:t>
      </w:r>
    </w:p>
    <w:p w14:paraId="586E8F74" w14:textId="71A29EAB" w:rsidR="001026DD" w:rsidRDefault="002B1F9B" w:rsidP="001026DD">
      <w:pPr>
        <w:keepNext/>
      </w:pPr>
      <w:r>
        <w:rPr>
          <w:noProof/>
        </w:rPr>
        <w:drawing>
          <wp:inline distT="0" distB="0" distL="0" distR="0" wp14:anchorId="06ADF6F8" wp14:editId="01FD91E4">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4">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24823520" w14:textId="352BA3EA" w:rsidR="001026DD" w:rsidRDefault="001026DD" w:rsidP="001026DD">
      <w:pPr>
        <w:pStyle w:val="Caption"/>
      </w:pPr>
      <w:bookmarkStart w:id="71" w:name="_Ref527362187"/>
      <w:bookmarkStart w:id="72" w:name="_Toc527463451"/>
      <w:bookmarkStart w:id="73" w:name="_Toc527887160"/>
      <w:r>
        <w:t xml:space="preserve">Figure </w:t>
      </w:r>
      <w:fldSimple w:instr=" SEQ Figure \* ARABIC ">
        <w:r w:rsidR="00E0190B">
          <w:rPr>
            <w:noProof/>
          </w:rPr>
          <w:t>21</w:t>
        </w:r>
      </w:fldSimple>
      <w:bookmarkEnd w:id="71"/>
      <w:r>
        <w:t xml:space="preserve"> </w:t>
      </w:r>
      <w:r w:rsidR="002B1F9B">
        <w:t>Coordination, User Interface and Visualisation p</w:t>
      </w:r>
      <w:r>
        <w:t>ackage</w:t>
      </w:r>
      <w:bookmarkEnd w:id="72"/>
      <w:r>
        <w:t>s overview</w:t>
      </w:r>
      <w:bookmarkEnd w:id="73"/>
    </w:p>
    <w:p w14:paraId="323CDA40" w14:textId="096CD293" w:rsidR="001026DD" w:rsidRDefault="001026DD" w:rsidP="001026DD">
      <w:r>
        <w:t>The system is implemented with four key packages (</w:t>
      </w:r>
      <w:r>
        <w:fldChar w:fldCharType="begin"/>
      </w:r>
      <w:r>
        <w:instrText xml:space="preserve"> REF _Ref527362187 \h </w:instrText>
      </w:r>
      <w:r>
        <w:fldChar w:fldCharType="separate"/>
      </w:r>
      <w:r w:rsidR="00536D1C">
        <w:t xml:space="preserve">Figure </w:t>
      </w:r>
      <w:r w:rsidR="00536D1C">
        <w:rPr>
          <w:noProof/>
        </w:rPr>
        <w:t>19</w:t>
      </w:r>
      <w:r>
        <w:fldChar w:fldCharType="end"/>
      </w:r>
      <w:r w:rsidR="00A568C0">
        <w:t xml:space="preserve"> and </w:t>
      </w:r>
      <w:r w:rsidR="00A568C0">
        <w:fldChar w:fldCharType="begin"/>
      </w:r>
      <w:r w:rsidR="00A568C0">
        <w:instrText xml:space="preserve"> REF _Ref527719290 \h </w:instrText>
      </w:r>
      <w:r w:rsidR="00A568C0">
        <w:fldChar w:fldCharType="separate"/>
      </w:r>
      <w:r w:rsidR="00A568C0">
        <w:t xml:space="preserve">Figure </w:t>
      </w:r>
      <w:r w:rsidR="00A568C0">
        <w:rPr>
          <w:noProof/>
        </w:rPr>
        <w:t>20</w:t>
      </w:r>
      <w:r w:rsidR="00A568C0">
        <w:fldChar w:fldCharType="end"/>
      </w:r>
      <w:r>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w:t>
      </w:r>
      <w:r w:rsidR="00B30A67">
        <w:t xml:space="preserve"> a</w:t>
      </w:r>
      <w:r>
        <w:t xml:space="preserve"> mocked</w:t>
      </w:r>
      <w:r w:rsidR="00B30A67">
        <w:t>-up</w:t>
      </w:r>
      <w:r>
        <w:t xml:space="preserve"> editor) of the design strategies</w:t>
      </w:r>
      <w:r w:rsidR="00B30A67">
        <w:t xml:space="preserve"> editor.</w:t>
      </w:r>
    </w:p>
    <w:p w14:paraId="638DA9FB" w14:textId="3AD79C76" w:rsidR="001026DD" w:rsidRDefault="001026DD" w:rsidP="001026DD">
      <w:r>
        <w:lastRenderedPageBreak/>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2BB29570" w14:textId="77777777" w:rsidR="006118AC" w:rsidRDefault="006118AC" w:rsidP="006118AC">
      <w:pPr>
        <w:keepNext/>
      </w:pPr>
      <w:r>
        <w:rPr>
          <w:noProof/>
        </w:rPr>
        <w:drawing>
          <wp:inline distT="0" distB="0" distL="0" distR="0" wp14:anchorId="60F4C628" wp14:editId="691EC4EE">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C9A38D3" w14:textId="0759878D" w:rsidR="006118AC" w:rsidRDefault="006118AC" w:rsidP="006118AC">
      <w:pPr>
        <w:pStyle w:val="Caption"/>
      </w:pPr>
      <w:bookmarkStart w:id="74" w:name="_Ref527719290"/>
      <w:bookmarkStart w:id="75" w:name="_Toc527887161"/>
      <w:r>
        <w:t xml:space="preserve">Figure </w:t>
      </w:r>
      <w:fldSimple w:instr=" SEQ Figure \* ARABIC ">
        <w:r w:rsidR="00E0190B">
          <w:rPr>
            <w:noProof/>
          </w:rPr>
          <w:t>22</w:t>
        </w:r>
      </w:fldSimple>
      <w:bookmarkEnd w:id="74"/>
      <w:r>
        <w:t xml:space="preserve"> Analysis package overview</w:t>
      </w:r>
      <w:bookmarkEnd w:id="75"/>
    </w:p>
    <w:p w14:paraId="4CBEEF21" w14:textId="240FB167" w:rsidR="001026DD" w:rsidRDefault="001026DD" w:rsidP="001026DD">
      <w:r>
        <w:t xml:space="preserve">The Analysis package is independent of other packages and defines the analytical procedure used by Apache Spark running on AWS EMR. </w:t>
      </w:r>
      <w:r w:rsidR="006118AC">
        <w:t>It includes four sub-packages each handling different aspects of the analytic routine. Analysis parameters defined by the User Interface are parsed and filtered by classes within the Read Filter sub-package</w:t>
      </w:r>
      <w:r w:rsidR="00922434">
        <w:t>. The Performance sub-package computes the performance of clustering solution using a series of standard indices, additionally the number of clusters can be optimised base on one of these indices.  Classification sub-package implements t</w:t>
      </w:r>
      <w:r>
        <w:t xml:space="preserve">wo clustering methods from Spark’s Machine Learning library MLLib </w:t>
      </w:r>
      <w:r>
        <w:fldChar w:fldCharType="begin" w:fldLock="1"/>
      </w:r>
      <w: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fldChar w:fldCharType="separate"/>
      </w:r>
      <w:r w:rsidRPr="003C6ABB">
        <w:rPr>
          <w:noProof/>
        </w:rPr>
        <w:t>(</w:t>
      </w:r>
      <w:r w:rsidRPr="003C6ABB">
        <w:rPr>
          <w:i/>
          <w:noProof/>
        </w:rPr>
        <w:t>MLlib: Main Guide - Spark 2.3.2 Documentation</w:t>
      </w:r>
      <w:r w:rsidRPr="003C6ABB">
        <w:rPr>
          <w:noProof/>
        </w:rPr>
        <w:t>, no date)</w:t>
      </w:r>
      <w:r>
        <w:fldChar w:fldCharType="end"/>
      </w:r>
      <w:r>
        <w:t xml:space="preserve"> K-Means clustering and Bisecting K-means clustering and a third method that is a hybrid of the previous two. </w:t>
      </w:r>
      <w:r w:rsidR="00922434">
        <w:t xml:space="preserve">Data vectors are submitted to the Classification sub-package, clustering models are </w:t>
      </w:r>
      <w:r w:rsidR="00847595">
        <w:t>constructed,</w:t>
      </w:r>
      <w:r w:rsidR="00922434">
        <w:t xml:space="preserve"> and the data </w:t>
      </w:r>
      <w:r w:rsidR="00847595">
        <w:t xml:space="preserve">is </w:t>
      </w:r>
      <w:r w:rsidR="00922434">
        <w:t>classified and assigned applicable design strategies.</w:t>
      </w:r>
      <w:r w:rsidR="00847595">
        <w:t xml:space="preserve"> Finally, the Output sub-package organises the results and the meta-data related to the performance of the process and writes these in a logical storage structure</w:t>
      </w:r>
      <w:r>
        <w:t xml:space="preserve"> to S3.</w:t>
      </w:r>
    </w:p>
    <w:p w14:paraId="53E8A2DF" w14:textId="6E288C85" w:rsidR="001026DD" w:rsidRPr="00985BC9" w:rsidRDefault="001026DD" w:rsidP="001026DD">
      <w:r>
        <w:lastRenderedPageBreak/>
        <w:t xml:space="preserve">Once analysis completes the GeoVisualisation class in the Visualisation package is used to post- process analytic output and move files to public buckets on S3 with a unique URL that is provided to the user. A </w:t>
      </w:r>
      <w:r w:rsidR="00526929">
        <w:t>webpage</w:t>
      </w:r>
      <w:r>
        <w:t xml:space="preserve"> is created which references the dashboard framework components </w:t>
      </w:r>
      <w:r w:rsidR="00526929">
        <w:t>(</w:t>
      </w:r>
      <w:r>
        <w:t>also hosted within a public area of S3</w:t>
      </w:r>
      <w:r w:rsidR="00526929">
        <w:t>) and provides</w:t>
      </w:r>
      <w:r>
        <w:t xml:space="preserve"> an interactive, online interface for visualising the results.</w:t>
      </w:r>
    </w:p>
    <w:p w14:paraId="1AF29F50" w14:textId="1F05294F" w:rsidR="001026DD" w:rsidRDefault="001026DD" w:rsidP="00FE6526">
      <w:pPr>
        <w:pStyle w:val="Heading2"/>
      </w:pPr>
      <w:r>
        <w:t>Workflow management system</w:t>
      </w:r>
    </w:p>
    <w:p w14:paraId="240E771F" w14:textId="04054F7C" w:rsidR="007A3AC2" w:rsidRPr="007A3AC2" w:rsidRDefault="007A3AC2" w:rsidP="007A3AC2">
      <w:pPr>
        <w:pStyle w:val="Heading3"/>
      </w:pPr>
      <w:r>
        <w:t>Workflowbuilder and Coordination package class diagrams</w:t>
      </w:r>
    </w:p>
    <w:p w14:paraId="3643F209" w14:textId="6B49E736" w:rsidR="001026DD" w:rsidRDefault="001026DD" w:rsidP="001026DD">
      <w:r>
        <w:t>At the core of the application is the workflow management system consisting of classes defined with the Workflowbuilder package</w:t>
      </w:r>
      <w:r w:rsidR="00D41996">
        <w:t xml:space="preserve"> (</w:t>
      </w:r>
      <w:r w:rsidR="00096E6E">
        <w:fldChar w:fldCharType="begin"/>
      </w:r>
      <w:r w:rsidR="00096E6E">
        <w:instrText xml:space="preserve"> REF _Ref527540515 \h </w:instrText>
      </w:r>
      <w:r w:rsidR="00096E6E">
        <w:fldChar w:fldCharType="separate"/>
      </w:r>
      <w:r w:rsidR="00A568C0">
        <w:t xml:space="preserve">Figure </w:t>
      </w:r>
      <w:r w:rsidR="00A568C0">
        <w:rPr>
          <w:noProof/>
        </w:rPr>
        <w:t>21</w:t>
      </w:r>
      <w:r w:rsidR="00096E6E">
        <w:fldChar w:fldCharType="end"/>
      </w:r>
      <w:r w:rsidR="00096E6E">
        <w:t xml:space="preserve"> and </w:t>
      </w:r>
      <w:r w:rsidR="00096E6E">
        <w:fldChar w:fldCharType="begin"/>
      </w:r>
      <w:r w:rsidR="00096E6E">
        <w:instrText xml:space="preserve"> REF _Ref527540519 \h </w:instrText>
      </w:r>
      <w:r w:rsidR="00096E6E">
        <w:fldChar w:fldCharType="separate"/>
      </w:r>
      <w:r w:rsidR="00A568C0">
        <w:t xml:space="preserve">Figure </w:t>
      </w:r>
      <w:r w:rsidR="00A568C0">
        <w:rPr>
          <w:noProof/>
        </w:rPr>
        <w:t>22</w:t>
      </w:r>
      <w:r w:rsidR="00096E6E">
        <w:fldChar w:fldCharType="end"/>
      </w:r>
      <w:r w:rsidR="00D41996">
        <w:t>) which communicate with the classes in the Coordination Package (</w:t>
      </w:r>
      <w:r w:rsidR="00096E6E">
        <w:fldChar w:fldCharType="begin"/>
      </w:r>
      <w:r w:rsidR="00096E6E">
        <w:instrText xml:space="preserve"> REF _Ref527540533 \h </w:instrText>
      </w:r>
      <w:r w:rsidR="00096E6E">
        <w:fldChar w:fldCharType="separate"/>
      </w:r>
      <w:r w:rsidR="00A568C0">
        <w:t xml:space="preserve">Figure </w:t>
      </w:r>
      <w:r w:rsidR="00A568C0">
        <w:rPr>
          <w:noProof/>
        </w:rPr>
        <w:t>23</w:t>
      </w:r>
      <w:r w:rsidR="00096E6E">
        <w:fldChar w:fldCharType="end"/>
      </w:r>
      <w:r w:rsidR="00D41996">
        <w:t>)</w:t>
      </w:r>
      <w:r>
        <w:t>.</w:t>
      </w:r>
      <w:r w:rsidR="00D41996">
        <w:t xml:space="preserve"> </w:t>
      </w:r>
    </w:p>
    <w:p w14:paraId="35A58EEB" w14:textId="77777777" w:rsidR="00096E6E" w:rsidRDefault="00CD48EF" w:rsidP="00096E6E">
      <w:pPr>
        <w:keepNext/>
      </w:pPr>
      <w:r>
        <w:rPr>
          <w:noProof/>
        </w:rPr>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2F62FE48" w:rsidR="00CD48EF" w:rsidRDefault="00096E6E" w:rsidP="00096E6E">
      <w:pPr>
        <w:pStyle w:val="Caption"/>
      </w:pPr>
      <w:bookmarkStart w:id="76" w:name="_Ref527540515"/>
      <w:bookmarkStart w:id="77" w:name="_Toc527887162"/>
      <w:r>
        <w:t xml:space="preserve">Figure </w:t>
      </w:r>
      <w:fldSimple w:instr=" SEQ Figure \* ARABIC ">
        <w:r w:rsidR="00E0190B">
          <w:rPr>
            <w:noProof/>
          </w:rPr>
          <w:t>23</w:t>
        </w:r>
      </w:fldSimple>
      <w:bookmarkEnd w:id="76"/>
      <w:r>
        <w:t xml:space="preserve"> </w:t>
      </w:r>
      <w:r w:rsidRPr="00293985">
        <w:t>Workflowbuilder package class diagrams</w:t>
      </w:r>
      <w:r>
        <w:t xml:space="preserve"> a</w:t>
      </w:r>
      <w:bookmarkEnd w:id="77"/>
    </w:p>
    <w:p w14:paraId="7E194329" w14:textId="77777777" w:rsidR="00096E6E" w:rsidRDefault="00CD48EF" w:rsidP="00096E6E">
      <w:pPr>
        <w:keepNext/>
      </w:pPr>
      <w:r>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6292A866" w:rsidR="00CD48EF" w:rsidRDefault="00096E6E" w:rsidP="00096E6E">
      <w:pPr>
        <w:pStyle w:val="Caption"/>
      </w:pPr>
      <w:bookmarkStart w:id="78" w:name="_Ref527540519"/>
      <w:bookmarkStart w:id="79" w:name="_Toc527887163"/>
      <w:r>
        <w:t xml:space="preserve">Figure </w:t>
      </w:r>
      <w:fldSimple w:instr=" SEQ Figure \* ARABIC ">
        <w:r w:rsidR="00E0190B">
          <w:rPr>
            <w:noProof/>
          </w:rPr>
          <w:t>24</w:t>
        </w:r>
      </w:fldSimple>
      <w:bookmarkEnd w:id="78"/>
      <w:r>
        <w:t xml:space="preserve"> </w:t>
      </w:r>
      <w:r w:rsidRPr="007A7579">
        <w:t>Workflowbuilder package class diagrams</w:t>
      </w:r>
      <w:r>
        <w:t xml:space="preserve"> b</w:t>
      </w:r>
      <w:bookmarkEnd w:id="79"/>
    </w:p>
    <w:p w14:paraId="021CD3AB" w14:textId="77777777" w:rsidR="00526929" w:rsidRPr="006155E9" w:rsidRDefault="00526929" w:rsidP="00526929">
      <w:pPr>
        <w:pStyle w:val="Heading3"/>
      </w:pPr>
      <w:r>
        <w:t>Workflow creation</w:t>
      </w:r>
    </w:p>
    <w:p w14:paraId="26F10AC8" w14:textId="2EE75B41" w:rsidR="00526929" w:rsidRDefault="00526929" w:rsidP="00526929">
      <w:r>
        <w:t>The Workflow class manages all the parameters for an AWS Step, additionally, the Workflow class includes a single instance of the AnalysisParameters as the attribute analysisParameters. The AnalysisParameters is a description of the domain specific configuration of the workflow. The user can configure this class instance via the GUI</w:t>
      </w:r>
      <w:r w:rsidR="00A568C0">
        <w:t xml:space="preserve"> </w:t>
      </w:r>
      <w:r>
        <w:t>(</w:t>
      </w:r>
      <w:r>
        <w:fldChar w:fldCharType="begin"/>
      </w:r>
      <w:r>
        <w:instrText xml:space="preserve"> REF _Ref527545062 \h </w:instrText>
      </w:r>
      <w:r>
        <w:fldChar w:fldCharType="separate"/>
      </w:r>
      <w:r>
        <w:t xml:space="preserve">Figure </w:t>
      </w:r>
      <w:r>
        <w:rPr>
          <w:noProof/>
        </w:rPr>
        <w:t>24</w:t>
      </w:r>
      <w:r>
        <w:fldChar w:fldCharType="end"/>
      </w:r>
      <w:r>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fldChar w:fldCharType="begin" w:fldLock="1"/>
      </w:r>
      <w:r>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fldChar w:fldCharType="separate"/>
      </w:r>
      <w:r w:rsidRPr="00E16660">
        <w:rPr>
          <w:noProof/>
        </w:rPr>
        <w:t>(Terpilowski, no date)</w:t>
      </w:r>
      <w:r>
        <w:fldChar w:fldCharType="end"/>
      </w:r>
      <w:r>
        <w:t xml:space="preserve">. The map shows the selected data set, locations as red and a selection polygon or rectangle can be drawn and edited to define the region for analysis. </w:t>
      </w:r>
    </w:p>
    <w:p w14:paraId="3A48D37E" w14:textId="77777777" w:rsidR="00096E6E" w:rsidRDefault="00096E6E" w:rsidP="00096E6E">
      <w:pPr>
        <w:keepNext/>
      </w:pPr>
      <w:r>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8">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060424C2" w:rsidR="00096E6E" w:rsidRDefault="00096E6E" w:rsidP="00096E6E">
      <w:pPr>
        <w:pStyle w:val="Caption"/>
      </w:pPr>
      <w:bookmarkStart w:id="80" w:name="_Ref527540533"/>
      <w:bookmarkStart w:id="81" w:name="_Toc527887164"/>
      <w:r>
        <w:t xml:space="preserve">Figure </w:t>
      </w:r>
      <w:fldSimple w:instr=" SEQ Figure \* ARABIC ">
        <w:r w:rsidR="00E0190B">
          <w:rPr>
            <w:noProof/>
          </w:rPr>
          <w:t>25</w:t>
        </w:r>
      </w:fldSimple>
      <w:bookmarkEnd w:id="80"/>
      <w:r>
        <w:t xml:space="preserve"> Coordination package class diagrams</w:t>
      </w:r>
      <w:bookmarkEnd w:id="81"/>
    </w:p>
    <w:p w14:paraId="2DAB28BF" w14:textId="77777777" w:rsidR="00526929" w:rsidRDefault="00526929" w:rsidP="00526929">
      <w:r>
        <w:t xml:space="preserve">User edits to the workflow via the UI are stored in a list of workflows maintained by the ClusterCoordinator class. Multiple workflows can be created and saved in one session. On exiting the application session all workflows are stored in S3 in a private bucket in JSON format. Each workflow instance has a GUID which determines the S3 object name, the object contains a string in JSON format that is returned by the class’ serialise method.  Workflow objects are pushed to S3 by the UI’s instance of the DataManager class datamanager. </w:t>
      </w:r>
    </w:p>
    <w:p w14:paraId="206B3C8F" w14:textId="22B3D151" w:rsidR="001519B1" w:rsidRDefault="00A639D4" w:rsidP="001519B1">
      <w:pPr>
        <w:keepNext/>
      </w:pPr>
      <w:r>
        <w:rPr>
          <w:noProof/>
        </w:rPr>
        <w:lastRenderedPageBreak/>
        <w:drawing>
          <wp:inline distT="0" distB="0" distL="0" distR="0" wp14:anchorId="6771C46D" wp14:editId="20CD12DF">
            <wp:extent cx="5731510" cy="40474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uiWorkflowbuil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047490"/>
                    </a:xfrm>
                    <a:prstGeom prst="rect">
                      <a:avLst/>
                    </a:prstGeom>
                  </pic:spPr>
                </pic:pic>
              </a:graphicData>
            </a:graphic>
          </wp:inline>
        </w:drawing>
      </w:r>
    </w:p>
    <w:p w14:paraId="4D8C507E" w14:textId="232E2C01" w:rsidR="001519B1" w:rsidRDefault="001519B1" w:rsidP="001519B1">
      <w:pPr>
        <w:pStyle w:val="Caption"/>
      </w:pPr>
      <w:bookmarkStart w:id="82" w:name="_Ref527545062"/>
      <w:bookmarkStart w:id="83" w:name="_Toc527887165"/>
      <w:r>
        <w:t xml:space="preserve">Figure </w:t>
      </w:r>
      <w:fldSimple w:instr=" SEQ Figure \* ARABIC ">
        <w:r w:rsidR="00E0190B">
          <w:rPr>
            <w:noProof/>
          </w:rPr>
          <w:t>26</w:t>
        </w:r>
      </w:fldSimple>
      <w:bookmarkEnd w:id="82"/>
      <w:r>
        <w:t xml:space="preserve"> GUI for Workflowbuilder</w:t>
      </w:r>
      <w:bookmarkEnd w:id="83"/>
    </w:p>
    <w:p w14:paraId="4000441A" w14:textId="3F7792B4" w:rsidR="001E2030" w:rsidRDefault="001E2030" w:rsidP="001E2030">
      <w:pPr>
        <w:pStyle w:val="Heading3"/>
      </w:pPr>
      <w:r>
        <w:t>Monitoring resources and workflows</w:t>
      </w:r>
    </w:p>
    <w:p w14:paraId="2E51161A" w14:textId="1306DE54" w:rsidR="00CC1C6F" w:rsidRDefault="007F35E1" w:rsidP="00C423E3">
      <w:r>
        <w:t xml:space="preserve">The ClusterCoordinator maintains a list of all EMR clusters created after a datetime parameter – </w:t>
      </w:r>
      <w:r w:rsidRPr="007F35E1">
        <w:t>monitorFrom</w:t>
      </w:r>
      <w:r>
        <w:t xml:space="preserve"> (set by the user). Each EMR cluster is represented local</w:t>
      </w:r>
      <w:r w:rsidR="00CC1C6F">
        <w:t>ly by an instance of the</w:t>
      </w:r>
      <w:r w:rsidR="009B3AE2">
        <w:t xml:space="preserve"> Cluster class</w:t>
      </w:r>
      <w:r w:rsidR="00CC1C6F">
        <w:t>.</w:t>
      </w:r>
      <w:r>
        <w:t xml:space="preserve"> </w:t>
      </w:r>
      <w:r w:rsidR="00CC1C6F">
        <w:t>This</w:t>
      </w:r>
      <w:r>
        <w:t xml:space="preserve"> manages</w:t>
      </w:r>
      <w:r w:rsidR="009B3AE2">
        <w:t xml:space="preserve"> all the parameters </w:t>
      </w:r>
      <w:r>
        <w:t>required to create a new EMR cluster</w:t>
      </w:r>
      <w:r w:rsidR="009B3AE2">
        <w:t xml:space="preserve"> (</w:t>
      </w:r>
      <w:r>
        <w:fldChar w:fldCharType="begin"/>
      </w:r>
      <w:r>
        <w:instrText xml:space="preserve"> REF _Ref527540533 \h </w:instrText>
      </w:r>
      <w:r>
        <w:fldChar w:fldCharType="separate"/>
      </w:r>
      <w:r w:rsidR="00E75F9A">
        <w:t xml:space="preserve">Figure </w:t>
      </w:r>
      <w:r w:rsidR="00E75F9A">
        <w:rPr>
          <w:noProof/>
        </w:rPr>
        <w:t>23</w:t>
      </w:r>
      <w:r>
        <w:fldChar w:fldCharType="end"/>
      </w:r>
      <w:r w:rsidR="009B3AE2">
        <w:t>)</w:t>
      </w:r>
      <w:r>
        <w:t xml:space="preserve">. </w:t>
      </w:r>
      <w:r w:rsidR="00CF1893">
        <w:t xml:space="preserve"> </w:t>
      </w:r>
      <w:r w:rsidR="00C423E3">
        <w:t>While the application is running the ClusterCoordinator is constantly monitoring the AWS resources (see</w:t>
      </w:r>
      <w:r w:rsidR="00E75F9A">
        <w:t xml:space="preserve"> </w:t>
      </w:r>
      <w:r w:rsidR="00E75F9A">
        <w:fldChar w:fldCharType="begin"/>
      </w:r>
      <w:r w:rsidR="00E75F9A">
        <w:instrText xml:space="preserve"> REF _Ref527468296 \h </w:instrText>
      </w:r>
      <w:r w:rsidR="00E75F9A">
        <w:fldChar w:fldCharType="separate"/>
      </w:r>
      <w:r w:rsidR="00E75F9A">
        <w:t xml:space="preserve">Figure </w:t>
      </w:r>
      <w:r w:rsidR="00E75F9A">
        <w:rPr>
          <w:noProof/>
        </w:rPr>
        <w:t>13</w:t>
      </w:r>
      <w:r w:rsidR="00E75F9A">
        <w:fldChar w:fldCharType="end"/>
      </w:r>
      <w:r w:rsidR="00C423E3">
        <w:t>)</w:t>
      </w:r>
      <w:r w:rsidR="00E75F9A">
        <w:t>.</w:t>
      </w:r>
      <w:r w:rsidR="00C423E3">
        <w:t xml:space="preserve"> </w:t>
      </w:r>
      <w:r w:rsidR="00C974D3">
        <w:t xml:space="preserve">The goal of the monitoring process is to keep the ClusterCoordinator’s locally stored lists of clusters and workflows up to date with the status of the EMR Clusters and associated steps found on the cloud. </w:t>
      </w:r>
      <w:r w:rsidR="00CC1C6F">
        <w:t xml:space="preserve">The implemented monitoring </w:t>
      </w:r>
      <w:r w:rsidR="00C974D3">
        <w:t>algorithm (</w:t>
      </w:r>
      <w:r w:rsidR="00C974D3">
        <w:fldChar w:fldCharType="begin"/>
      </w:r>
      <w:r w:rsidR="00C974D3">
        <w:instrText xml:space="preserve"> REF _Ref527627883 \h </w:instrText>
      </w:r>
      <w:r w:rsidR="00C974D3">
        <w:fldChar w:fldCharType="separate"/>
      </w:r>
      <w:r w:rsidR="00E75F9A">
        <w:t xml:space="preserve">Figure </w:t>
      </w:r>
      <w:r w:rsidR="00E75F9A">
        <w:rPr>
          <w:noProof/>
        </w:rPr>
        <w:t>25</w:t>
      </w:r>
      <w:r w:rsidR="00C974D3">
        <w:fldChar w:fldCharType="end"/>
      </w:r>
      <w:r w:rsidR="00C974D3">
        <w:t xml:space="preserve">) allows users to break between work sessions and shut down the application, on returning the status of any running clusters or workflows is reported and </w:t>
      </w:r>
      <w:r w:rsidR="00CF1893">
        <w:t>the user can</w:t>
      </w:r>
      <w:r w:rsidR="00C974D3">
        <w:t xml:space="preserve"> continue to edit</w:t>
      </w:r>
      <w:r w:rsidR="00CF1893">
        <w:t>, copy</w:t>
      </w:r>
      <w:r w:rsidR="00C974D3">
        <w:t xml:space="preserve"> or execute a workflow created in a previous session.</w:t>
      </w:r>
    </w:p>
    <w:p w14:paraId="0E7557B8" w14:textId="77777777" w:rsidR="00183317" w:rsidRDefault="00A64297" w:rsidP="00183317">
      <w:pPr>
        <w:keepNext/>
      </w:pPr>
      <w:r>
        <w:rPr>
          <w:noProof/>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4183B6BC" w:rsidR="00A64297" w:rsidRDefault="00183317" w:rsidP="00183317">
      <w:pPr>
        <w:pStyle w:val="Caption"/>
      </w:pPr>
      <w:bookmarkStart w:id="84" w:name="_Ref527627883"/>
      <w:bookmarkStart w:id="85" w:name="_Toc527887166"/>
      <w:r>
        <w:t xml:space="preserve">Figure </w:t>
      </w:r>
      <w:fldSimple w:instr=" SEQ Figure \* ARABIC ">
        <w:r w:rsidR="00E0190B">
          <w:rPr>
            <w:noProof/>
          </w:rPr>
          <w:t>27</w:t>
        </w:r>
      </w:fldSimple>
      <w:bookmarkEnd w:id="84"/>
      <w:r>
        <w:t xml:space="preserve"> Resource and workflow monitoring algorithm</w:t>
      </w:r>
      <w:bookmarkEnd w:id="85"/>
    </w:p>
    <w:p w14:paraId="73207DFA" w14:textId="3B33D760" w:rsidR="00C974D3" w:rsidRDefault="00C974D3" w:rsidP="00C974D3">
      <w:r>
        <w:t xml:space="preserve">Resource monitoring takes place on a separate thread to the UI and is executed every minute to avoid AWS’s throttling limits. Key to this process is the workflow class GUID and the method, </w:t>
      </w:r>
      <w:r w:rsidRPr="008426D6">
        <w:t>setWorkflowFromJSON</w:t>
      </w:r>
      <w:r>
        <w:t>, which creates a new workflow by de-serialising the JSON string stored in the S3 object. Once locally stored lists are updated they are added to an ObservableList that is used to populate the UI’s monitor tab (</w:t>
      </w:r>
      <w:r>
        <w:fldChar w:fldCharType="begin"/>
      </w:r>
      <w:r>
        <w:instrText xml:space="preserve"> REF _Ref527628201 \h </w:instrText>
      </w:r>
      <w:r>
        <w:fldChar w:fldCharType="separate"/>
      </w:r>
      <w:r w:rsidR="00E75F9A">
        <w:t xml:space="preserve">Figure </w:t>
      </w:r>
      <w:r w:rsidR="00E75F9A">
        <w:rPr>
          <w:noProof/>
        </w:rPr>
        <w:t>26</w:t>
      </w:r>
      <w:r>
        <w:fldChar w:fldCharType="end"/>
      </w:r>
      <w:r>
        <w:t>).</w:t>
      </w:r>
      <w:r w:rsidR="00CF1893">
        <w:t xml:space="preserve"> To </w:t>
      </w:r>
      <w:r w:rsidR="00E75F9A">
        <w:t>edit</w:t>
      </w:r>
      <w:r w:rsidR="00CF1893">
        <w:t xml:space="preserve"> a workflow</w:t>
      </w:r>
      <w:r w:rsidR="0032358D">
        <w:t>,</w:t>
      </w:r>
      <w:r w:rsidR="00CF1893">
        <w:t xml:space="preserve"> it </w:t>
      </w:r>
      <w:r w:rsidR="0032358D">
        <w:t>must</w:t>
      </w:r>
      <w:r w:rsidR="00CF1893">
        <w:t xml:space="preserve"> be selected from the </w:t>
      </w:r>
      <w:r w:rsidR="0032358D">
        <w:t xml:space="preserve">left-hand </w:t>
      </w:r>
      <w:r w:rsidR="00CF1893">
        <w:t>panel in the Workflow</w:t>
      </w:r>
      <w:r w:rsidR="0032358D">
        <w:t xml:space="preserve"> </w:t>
      </w:r>
      <w:r w:rsidR="00CF1893">
        <w:t>builder tab (</w:t>
      </w:r>
      <w:r w:rsidR="0032358D">
        <w:fldChar w:fldCharType="begin"/>
      </w:r>
      <w:r w:rsidR="0032358D">
        <w:instrText xml:space="preserve"> REF _Ref527545062 \h </w:instrText>
      </w:r>
      <w:r w:rsidR="0032358D">
        <w:fldChar w:fldCharType="separate"/>
      </w:r>
      <w:r w:rsidR="00E75F9A">
        <w:t xml:space="preserve">Figure </w:t>
      </w:r>
      <w:r w:rsidR="00E75F9A">
        <w:rPr>
          <w:noProof/>
        </w:rPr>
        <w:t>24</w:t>
      </w:r>
      <w:r w:rsidR="0032358D">
        <w:fldChar w:fldCharType="end"/>
      </w:r>
      <w:r w:rsidR="00CF1893">
        <w:t>)</w:t>
      </w:r>
      <w:r w:rsidR="0032358D">
        <w:t xml:space="preserve">. The </w:t>
      </w:r>
      <w:r w:rsidR="00F23696">
        <w:t>status of a workflow is show</w:t>
      </w:r>
      <w:r w:rsidR="00E75F9A">
        <w:t>n</w:t>
      </w:r>
      <w:r w:rsidR="00F23696">
        <w:t xml:space="preserve"> in the UI, its state (</w:t>
      </w:r>
      <w:r w:rsidR="00F23696">
        <w:fldChar w:fldCharType="begin"/>
      </w:r>
      <w:r w:rsidR="00F23696">
        <w:instrText xml:space="preserve"> REF _Ref527629831 \h </w:instrText>
      </w:r>
      <w:r w:rsidR="00F23696">
        <w:fldChar w:fldCharType="separate"/>
      </w:r>
      <w:r w:rsidR="00E75F9A">
        <w:t xml:space="preserve">Figure </w:t>
      </w:r>
      <w:r w:rsidR="00E75F9A">
        <w:rPr>
          <w:noProof/>
        </w:rPr>
        <w:t>27</w:t>
      </w:r>
      <w:r w:rsidR="00F23696">
        <w:fldChar w:fldCharType="end"/>
      </w:r>
      <w:r w:rsidR="00F23696">
        <w:t>)</w:t>
      </w:r>
      <w:r w:rsidR="0032358D">
        <w:t xml:space="preserve"> determines the availability of controls on the UI</w:t>
      </w:r>
      <w:r w:rsidR="00F23696">
        <w:t>.</w:t>
      </w:r>
      <w:r w:rsidR="0032358D">
        <w:t xml:space="preserve"> </w:t>
      </w:r>
      <w:r w:rsidR="00F23696">
        <w:t>For example, a COMPLETED workflow only allows the user to copy, delete or generate the dashboard</w:t>
      </w:r>
      <w:r w:rsidR="001142E8">
        <w:t xml:space="preserve"> </w:t>
      </w:r>
      <w:r w:rsidR="00E75F9A">
        <w:t>(</w:t>
      </w:r>
      <w:r w:rsidR="001142E8">
        <w:fldChar w:fldCharType="begin"/>
      </w:r>
      <w:r w:rsidR="001142E8">
        <w:instrText xml:space="preserve"> REF _Ref527630187 \h </w:instrText>
      </w:r>
      <w:r w:rsidR="001142E8">
        <w:fldChar w:fldCharType="separate"/>
      </w:r>
      <w:r w:rsidR="00E75F9A">
        <w:t xml:space="preserve">Figure </w:t>
      </w:r>
      <w:r w:rsidR="00E75F9A">
        <w:rPr>
          <w:noProof/>
        </w:rPr>
        <w:t>28</w:t>
      </w:r>
      <w:r w:rsidR="001142E8">
        <w:fldChar w:fldCharType="end"/>
      </w:r>
      <w:r w:rsidR="00E75F9A">
        <w:t>)</w:t>
      </w:r>
      <w:r w:rsidR="001142E8">
        <w:t>. W</w:t>
      </w:r>
      <w:r w:rsidR="00E75F9A">
        <w:t>hereas an INITALISED work</w:t>
      </w:r>
      <w:r w:rsidR="00F23696">
        <w:t>flow</w:t>
      </w:r>
      <w:r w:rsidR="001142E8">
        <w:t xml:space="preserve"> provides access to all workflow configuration controls but not the buttons</w:t>
      </w:r>
      <w:r w:rsidR="00F23696">
        <w:t xml:space="preserve"> </w:t>
      </w:r>
      <w:r w:rsidR="001142E8">
        <w:t xml:space="preserve">to stop or generate the dashboard. The activity diagram in </w:t>
      </w:r>
      <w:r w:rsidR="00CB728C">
        <w:fldChar w:fldCharType="begin"/>
      </w:r>
      <w:r w:rsidR="00CB728C">
        <w:instrText xml:space="preserve"> REF _Ref527630273 \h </w:instrText>
      </w:r>
      <w:r w:rsidR="00CB728C">
        <w:fldChar w:fldCharType="separate"/>
      </w:r>
      <w:r w:rsidR="00E75F9A">
        <w:t xml:space="preserve">Figure </w:t>
      </w:r>
      <w:r w:rsidR="00E75F9A">
        <w:rPr>
          <w:noProof/>
        </w:rPr>
        <w:t>29</w:t>
      </w:r>
      <w:r w:rsidR="00CB728C">
        <w:fldChar w:fldCharType="end"/>
      </w:r>
      <w:r w:rsidR="00CB728C">
        <w:t xml:space="preserve"> shows the different processing paths a user can follow when working with a workflow.</w:t>
      </w:r>
    </w:p>
    <w:p w14:paraId="060A2B20" w14:textId="1C2161D7" w:rsidR="001E2030" w:rsidRDefault="001E2030" w:rsidP="001E2030">
      <w:pPr>
        <w:pStyle w:val="Heading3"/>
      </w:pPr>
      <w:r>
        <w:t>Running a workflow</w:t>
      </w:r>
    </w:p>
    <w:p w14:paraId="1DEF6405" w14:textId="4EDA45BB" w:rsidR="00D60DC9" w:rsidRDefault="00D60DC9" w:rsidP="00D60DC9">
      <w:r>
        <w:t>Once the user has prepared their workflow they click the run button on the UI a</w:t>
      </w:r>
      <w:r w:rsidR="0037148E">
        <w:t>nd the workflow is sent to EMR by</w:t>
      </w:r>
      <w:r>
        <w:t xml:space="preserve"> the ClusterCoordinator</w:t>
      </w:r>
      <w:r w:rsidR="0037148E">
        <w:t xml:space="preserve">. </w:t>
      </w:r>
      <w:r>
        <w:t xml:space="preserve"> </w:t>
      </w:r>
      <w:r w:rsidR="00D34F29">
        <w:t>The workflow can either be added to an existing cluster or a new cluster can be created</w:t>
      </w:r>
      <w:r w:rsidR="0087101A">
        <w:t xml:space="preserve"> if none exist or the user requires different hardware configuration. </w:t>
      </w:r>
      <w:r w:rsidR="0087101A">
        <w:fldChar w:fldCharType="begin"/>
      </w:r>
      <w:r w:rsidR="0087101A">
        <w:instrText xml:space="preserve"> REF _Ref527633777 \h </w:instrText>
      </w:r>
      <w:r w:rsidR="0087101A">
        <w:fldChar w:fldCharType="separate"/>
      </w:r>
      <w:r w:rsidR="0087101A">
        <w:t xml:space="preserve">Figure </w:t>
      </w:r>
      <w:r w:rsidR="0087101A">
        <w:rPr>
          <w:noProof/>
        </w:rPr>
        <w:t>29</w:t>
      </w:r>
      <w:r w:rsidR="0087101A">
        <w:fldChar w:fldCharType="end"/>
      </w:r>
      <w:r w:rsidR="00D34F29">
        <w:t xml:space="preserve"> </w:t>
      </w:r>
      <w:r w:rsidR="002E46D9">
        <w:t>illustrates</w:t>
      </w:r>
      <w:r w:rsidR="00D34F29">
        <w:t xml:space="preserve"> the steps involved in running a workflow. </w:t>
      </w:r>
    </w:p>
    <w:p w14:paraId="27124FDF" w14:textId="77777777" w:rsidR="00F23696" w:rsidRDefault="00F23696" w:rsidP="00C974D3"/>
    <w:p w14:paraId="59F778B1" w14:textId="327B7266" w:rsidR="00CC1C6F" w:rsidRDefault="00AF437D" w:rsidP="00CC1C6F">
      <w:pPr>
        <w:keepNext/>
      </w:pPr>
      <w:r>
        <w:rPr>
          <w:noProof/>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41">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432ABE97" w:rsidR="00183317" w:rsidRPr="00183317" w:rsidRDefault="00CC1C6F" w:rsidP="00CC1C6F">
      <w:pPr>
        <w:pStyle w:val="Caption"/>
      </w:pPr>
      <w:bookmarkStart w:id="86" w:name="_Ref527628201"/>
      <w:bookmarkStart w:id="87" w:name="_Toc527887167"/>
      <w:r>
        <w:t xml:space="preserve">Figure </w:t>
      </w:r>
      <w:fldSimple w:instr=" SEQ Figure \* ARABIC ">
        <w:r w:rsidR="00E0190B">
          <w:rPr>
            <w:noProof/>
          </w:rPr>
          <w:t>28</w:t>
        </w:r>
      </w:fldSimple>
      <w:bookmarkEnd w:id="86"/>
      <w:r>
        <w:t xml:space="preserve"> UI Monitor resources and workflows tab</w:t>
      </w:r>
      <w:bookmarkEnd w:id="87"/>
    </w:p>
    <w:p w14:paraId="07E2EFE9" w14:textId="0F1B704F" w:rsidR="00F23696" w:rsidRDefault="00F23696" w:rsidP="00F23696">
      <w:pPr>
        <w:keepNext/>
      </w:pPr>
      <w:r>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45D43ED1" w:rsidR="000D68A7" w:rsidRDefault="00F23696" w:rsidP="00F23696">
      <w:pPr>
        <w:pStyle w:val="Caption"/>
      </w:pPr>
      <w:bookmarkStart w:id="88" w:name="_Ref527629831"/>
      <w:bookmarkStart w:id="89" w:name="_Toc527887168"/>
      <w:r>
        <w:t xml:space="preserve">Figure </w:t>
      </w:r>
      <w:fldSimple w:instr=" SEQ Figure \* ARABIC ">
        <w:r w:rsidR="00E0190B">
          <w:rPr>
            <w:noProof/>
          </w:rPr>
          <w:t>29</w:t>
        </w:r>
      </w:fldSimple>
      <w:bookmarkEnd w:id="88"/>
      <w:r>
        <w:t xml:space="preserve"> </w:t>
      </w:r>
      <w:r w:rsidRPr="00A32581">
        <w:t>Workflow state machine</w:t>
      </w:r>
      <w:bookmarkEnd w:id="89"/>
    </w:p>
    <w:p w14:paraId="1813EE5B" w14:textId="77777777" w:rsidR="001142E8" w:rsidRDefault="001142E8" w:rsidP="001142E8">
      <w:pPr>
        <w:keepNext/>
      </w:pPr>
      <w:r>
        <w:rPr>
          <w:noProof/>
        </w:rPr>
        <w:lastRenderedPageBreak/>
        <w:drawing>
          <wp:inline distT="0" distB="0" distL="0" distR="0" wp14:anchorId="689CB972" wp14:editId="1B6FF183">
            <wp:extent cx="5731510" cy="1194179"/>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mpleted.png"/>
                    <pic:cNvPicPr/>
                  </pic:nvPicPr>
                  <pic:blipFill rotWithShape="1">
                    <a:blip r:embed="rId43">
                      <a:extLst>
                        <a:ext uri="{28A0092B-C50C-407E-A947-70E740481C1C}">
                          <a14:useLocalDpi xmlns:a14="http://schemas.microsoft.com/office/drawing/2010/main" val="0"/>
                        </a:ext>
                      </a:extLst>
                    </a:blip>
                    <a:srcRect b="68196"/>
                    <a:stretch/>
                  </pic:blipFill>
                  <pic:spPr bwMode="auto">
                    <a:xfrm>
                      <a:off x="0" y="0"/>
                      <a:ext cx="5731510" cy="1194179"/>
                    </a:xfrm>
                    <a:prstGeom prst="rect">
                      <a:avLst/>
                    </a:prstGeom>
                    <a:ln>
                      <a:noFill/>
                    </a:ln>
                    <a:extLst>
                      <a:ext uri="{53640926-AAD7-44D8-BBD7-CCE9431645EC}">
                        <a14:shadowObscured xmlns:a14="http://schemas.microsoft.com/office/drawing/2010/main"/>
                      </a:ext>
                    </a:extLst>
                  </pic:spPr>
                </pic:pic>
              </a:graphicData>
            </a:graphic>
          </wp:inline>
        </w:drawing>
      </w:r>
    </w:p>
    <w:p w14:paraId="5346F324" w14:textId="7554E64E" w:rsidR="001142E8" w:rsidRDefault="001142E8" w:rsidP="001142E8">
      <w:pPr>
        <w:pStyle w:val="Caption"/>
      </w:pPr>
      <w:bookmarkStart w:id="90" w:name="_Ref527630187"/>
      <w:bookmarkStart w:id="91" w:name="_Toc527887169"/>
      <w:r>
        <w:t xml:space="preserve">Figure </w:t>
      </w:r>
      <w:fldSimple w:instr=" SEQ Figure \* ARABIC ">
        <w:r w:rsidR="00E0190B">
          <w:rPr>
            <w:noProof/>
          </w:rPr>
          <w:t>30</w:t>
        </w:r>
      </w:fldSimple>
      <w:bookmarkEnd w:id="90"/>
      <w:r>
        <w:t xml:space="preserve"> Workflow with status COMPLETED</w:t>
      </w:r>
      <w:bookmarkEnd w:id="91"/>
    </w:p>
    <w:p w14:paraId="041A8146" w14:textId="77777777" w:rsidR="00C711B4" w:rsidRDefault="00CB694A" w:rsidP="00C711B4">
      <w:pPr>
        <w:keepNext/>
      </w:pPr>
      <w:r>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685D6600" w:rsidR="000602EA" w:rsidRDefault="00C711B4" w:rsidP="00C711B4">
      <w:pPr>
        <w:pStyle w:val="Caption"/>
      </w:pPr>
      <w:bookmarkStart w:id="92" w:name="_Ref527630273"/>
      <w:bookmarkStart w:id="93" w:name="_Toc527887170"/>
      <w:r>
        <w:t xml:space="preserve">Figure </w:t>
      </w:r>
      <w:fldSimple w:instr=" SEQ Figure \* ARABIC ">
        <w:r w:rsidR="00E0190B">
          <w:rPr>
            <w:noProof/>
          </w:rPr>
          <w:t>31</w:t>
        </w:r>
      </w:fldSimple>
      <w:bookmarkEnd w:id="92"/>
      <w:r>
        <w:t xml:space="preserve"> Processing workflows activity diagram</w:t>
      </w:r>
      <w:bookmarkEnd w:id="93"/>
    </w:p>
    <w:p w14:paraId="2CE6D6AE" w14:textId="77777777" w:rsidR="0087101A" w:rsidRDefault="0087101A" w:rsidP="0087101A">
      <w:pPr>
        <w:keepNext/>
      </w:pPr>
      <w:r>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2C5FE426" w:rsidR="000602EA" w:rsidRDefault="0087101A" w:rsidP="0087101A">
      <w:pPr>
        <w:pStyle w:val="Caption"/>
      </w:pPr>
      <w:bookmarkStart w:id="94" w:name="_Ref527633777"/>
      <w:bookmarkStart w:id="95" w:name="_Toc527887171"/>
      <w:r>
        <w:t xml:space="preserve">Figure </w:t>
      </w:r>
      <w:fldSimple w:instr=" SEQ Figure \* ARABIC ">
        <w:r w:rsidR="00E0190B">
          <w:rPr>
            <w:noProof/>
          </w:rPr>
          <w:t>32</w:t>
        </w:r>
      </w:fldSimple>
      <w:bookmarkEnd w:id="94"/>
      <w:r>
        <w:t xml:space="preserve"> Run workflow activity diagram</w:t>
      </w:r>
      <w:bookmarkEnd w:id="95"/>
    </w:p>
    <w:p w14:paraId="04FC3E0C" w14:textId="2CE5FD80" w:rsidR="001E2030" w:rsidRPr="001E2030" w:rsidRDefault="001E2030" w:rsidP="001E2030">
      <w:pPr>
        <w:pStyle w:val="Heading3"/>
      </w:pPr>
      <w:r>
        <w:t>Management of design strategies</w:t>
      </w:r>
    </w:p>
    <w:p w14:paraId="3EA74FD0" w14:textId="710C5B47" w:rsidR="001E2030" w:rsidRDefault="00BB6C66" w:rsidP="00BB6C66">
      <w:pPr>
        <w:keepNext/>
      </w:pPr>
      <w:r>
        <w:t>The management of design strategies has n</w:t>
      </w:r>
      <w:r w:rsidR="001E2030">
        <w:t>ot been fully developed for the</w:t>
      </w:r>
      <w:r>
        <w:t xml:space="preserve"> prototype</w:t>
      </w:r>
      <w:r w:rsidR="001E2030">
        <w:t>. The UI includes a tab for editing strategies, however</w:t>
      </w:r>
      <w:r w:rsidR="00C46259">
        <w:t>,</w:t>
      </w:r>
      <w:r w:rsidR="001E2030">
        <w:t xml:space="preserve"> this is a mock-up of a simple drawing interface that would allow users to draw and edit strategies over a psychrometric chart </w:t>
      </w:r>
      <w:r w:rsidR="005A5B47">
        <w:t>(</w:t>
      </w:r>
      <w:r w:rsidR="001E2030">
        <w:fldChar w:fldCharType="begin"/>
      </w:r>
      <w:r w:rsidR="001E2030">
        <w:instrText xml:space="preserve"> REF _Ref527634062 \h </w:instrText>
      </w:r>
      <w:r w:rsidR="001E2030">
        <w:fldChar w:fldCharType="separate"/>
      </w:r>
      <w:r w:rsidR="00E75F9A">
        <w:t xml:space="preserve">Figure </w:t>
      </w:r>
      <w:r w:rsidR="00E75F9A">
        <w:rPr>
          <w:noProof/>
        </w:rPr>
        <w:t>31</w:t>
      </w:r>
      <w:r w:rsidR="001E2030">
        <w:fldChar w:fldCharType="end"/>
      </w:r>
      <w:r w:rsidR="005A5B47">
        <w:t>)</w:t>
      </w:r>
      <w:r w:rsidR="001E2030">
        <w:t xml:space="preserve">. </w:t>
      </w:r>
      <w:r w:rsidR="005A5B47">
        <w:t>The intention is that e</w:t>
      </w:r>
      <w:r w:rsidR="001E2030">
        <w:t xml:space="preserve">ach </w:t>
      </w:r>
      <w:r w:rsidR="001E2030">
        <w:lastRenderedPageBreak/>
        <w:t xml:space="preserve">strategy is represented as closed polygon with a name, an array of these polygons can be stored, one per line, in a simple </w:t>
      </w:r>
      <w:r w:rsidR="00E75F9A">
        <w:t xml:space="preserve">csv </w:t>
      </w:r>
      <w:r w:rsidR="001E2030">
        <w:t xml:space="preserve">file where the first field is the name </w:t>
      </w:r>
      <w:r w:rsidR="005A5B47">
        <w:t>followed by x and y coordinates of the vertices. For the purposes of the prototype t</w:t>
      </w:r>
      <w:r w:rsidR="001E2030">
        <w:t xml:space="preserve">he strategies described by </w:t>
      </w:r>
      <w:r w:rsidR="001E2030">
        <w:fldChar w:fldCharType="begin" w:fldLock="1"/>
      </w:r>
      <w:r w:rsidR="00E64136">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fldChar w:fldCharType="separate"/>
      </w:r>
      <w:r w:rsidR="001E2030" w:rsidRPr="001E2030">
        <w:rPr>
          <w:noProof/>
        </w:rPr>
        <w:t xml:space="preserve">Manzano-Agugliaro </w:t>
      </w:r>
      <w:r w:rsidR="001E2030" w:rsidRPr="001E2030">
        <w:rPr>
          <w:i/>
          <w:noProof/>
        </w:rPr>
        <w:t>et al.</w:t>
      </w:r>
      <w:r w:rsidR="001E2030" w:rsidRPr="001E2030">
        <w:rPr>
          <w:noProof/>
        </w:rPr>
        <w:t xml:space="preserve">, </w:t>
      </w:r>
      <w:r w:rsidR="001E2030">
        <w:rPr>
          <w:noProof/>
        </w:rPr>
        <w:t>(</w:t>
      </w:r>
      <w:r w:rsidR="001E2030" w:rsidRPr="001E2030">
        <w:rPr>
          <w:noProof/>
        </w:rPr>
        <w:t>2015)</w:t>
      </w:r>
      <w:r w:rsidR="001E2030">
        <w:fldChar w:fldCharType="end"/>
      </w:r>
      <w:r w:rsidR="001E2030">
        <w:t xml:space="preserve"> </w:t>
      </w:r>
      <w:r w:rsidR="005A5B47">
        <w:t>have been stored in this format and are used for the analytic process described in the following section</w:t>
      </w:r>
      <w:r w:rsidR="00E75F9A">
        <w:t>.</w:t>
      </w:r>
    </w:p>
    <w:p w14:paraId="4E1EC151" w14:textId="029F91C1" w:rsidR="00BB6C66" w:rsidRDefault="00BB6C66" w:rsidP="00BB6C66">
      <w:pPr>
        <w:keepNext/>
      </w:pPr>
      <w:r>
        <w:rPr>
          <w:noProof/>
        </w:rPr>
        <w:drawing>
          <wp:inline distT="0" distB="0" distL="0" distR="0" wp14:anchorId="36B88628" wp14:editId="09BCA466">
            <wp:extent cx="5731510" cy="37350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trategyEdito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735070"/>
                    </a:xfrm>
                    <a:prstGeom prst="rect">
                      <a:avLst/>
                    </a:prstGeom>
                  </pic:spPr>
                </pic:pic>
              </a:graphicData>
            </a:graphic>
          </wp:inline>
        </w:drawing>
      </w:r>
    </w:p>
    <w:p w14:paraId="767FE32F" w14:textId="712EDA60" w:rsidR="00BA7F2D" w:rsidRPr="00BA7F2D" w:rsidRDefault="00BB6C66" w:rsidP="00BB6C66">
      <w:pPr>
        <w:pStyle w:val="Caption"/>
      </w:pPr>
      <w:bookmarkStart w:id="96" w:name="_Ref527634062"/>
      <w:bookmarkStart w:id="97" w:name="_Toc527887172"/>
      <w:r>
        <w:t xml:space="preserve">Figure </w:t>
      </w:r>
      <w:fldSimple w:instr=" SEQ Figure \* ARABIC ">
        <w:r w:rsidR="00E0190B">
          <w:rPr>
            <w:noProof/>
          </w:rPr>
          <w:t>33</w:t>
        </w:r>
      </w:fldSimple>
      <w:bookmarkEnd w:id="96"/>
      <w:r>
        <w:t xml:space="preserve"> Design strategy editor</w:t>
      </w:r>
      <w:r w:rsidR="00874725">
        <w:t xml:space="preserve"> mock-up.</w:t>
      </w:r>
      <w:bookmarkEnd w:id="97"/>
    </w:p>
    <w:p w14:paraId="19EFC45E" w14:textId="129FB369" w:rsidR="00D41996" w:rsidRDefault="00D41996" w:rsidP="00FE6526">
      <w:pPr>
        <w:pStyle w:val="Heading2"/>
      </w:pPr>
      <w:r>
        <w:t>Analytics</w:t>
      </w:r>
    </w:p>
    <w:p w14:paraId="49B48BD5" w14:textId="7688C873" w:rsidR="00BA620C" w:rsidRDefault="007F1ABD" w:rsidP="007F1ABD">
      <w:r>
        <w:t xml:space="preserve">The analytic pipeline is </w:t>
      </w:r>
      <w:r w:rsidR="00672475">
        <w:t xml:space="preserve">a Spark application </w:t>
      </w:r>
      <w:r>
        <w:t>defined as an independent Java project</w:t>
      </w:r>
      <w:r w:rsidR="00E75F9A">
        <w:t xml:space="preserve"> </w:t>
      </w:r>
      <w:r w:rsidR="00E75F9A">
        <w:rPr>
          <w:rStyle w:val="FootnoteReference"/>
        </w:rPr>
        <w:footnoteReference w:id="1"/>
      </w:r>
      <w:r>
        <w:t xml:space="preserve"> which is exported locally as a </w:t>
      </w:r>
      <w:r w:rsidR="00C32C9A">
        <w:t>*</w:t>
      </w:r>
      <w:r>
        <w:t xml:space="preserve">.jar and uploaded to S3 via the UI with the keypath “sparkJAR”. When a workflow is submitted to EMR </w:t>
      </w:r>
      <w:r w:rsidR="00672475">
        <w:t xml:space="preserve">it defines parameters for the configuration of an EMR Step. These parameters include its name, </w:t>
      </w:r>
      <w:r w:rsidR="00C853E0">
        <w:t xml:space="preserve">the </w:t>
      </w:r>
      <w:r w:rsidR="00672475">
        <w:t xml:space="preserve">action </w:t>
      </w:r>
      <w:r w:rsidR="00C853E0">
        <w:t xml:space="preserve">that </w:t>
      </w:r>
      <w:r w:rsidR="00672475">
        <w:t xml:space="preserve">the cluster takes on failure, the name of the analysis </w:t>
      </w:r>
      <w:r w:rsidR="00C32C9A">
        <w:t>*.</w:t>
      </w:r>
      <w:r w:rsidR="00672475">
        <w:t xml:space="preserve">jar and a set of arguments. The analysis </w:t>
      </w:r>
      <w:r w:rsidR="00C32C9A">
        <w:t>*.</w:t>
      </w:r>
      <w:r w:rsidR="00672475">
        <w:t>jar parameter refers to Amazon’s command-runner.jar that enables</w:t>
      </w:r>
      <w:r w:rsidR="00C853E0">
        <w:t xml:space="preserve"> spark-submit script. The spark-</w:t>
      </w:r>
      <w:r w:rsidR="00672475">
        <w:t>submit script is defined in the arguments that specify</w:t>
      </w:r>
      <w:r w:rsidR="00BA620C">
        <w:t>:</w:t>
      </w:r>
    </w:p>
    <w:p w14:paraId="767ACB96" w14:textId="339F2946" w:rsidR="00BA620C" w:rsidRDefault="00672475" w:rsidP="00BA620C">
      <w:pPr>
        <w:pStyle w:val="ListParagraph"/>
        <w:numPr>
          <w:ilvl w:val="0"/>
          <w:numId w:val="14"/>
        </w:numPr>
      </w:pPr>
      <w:r>
        <w:t>the deployment mode</w:t>
      </w:r>
    </w:p>
    <w:p w14:paraId="0EAFD276" w14:textId="77777777" w:rsidR="00BA620C" w:rsidRDefault="00BA620C" w:rsidP="00BA620C">
      <w:pPr>
        <w:pStyle w:val="ListParagraph"/>
        <w:numPr>
          <w:ilvl w:val="0"/>
          <w:numId w:val="14"/>
        </w:numPr>
      </w:pPr>
      <w:r>
        <w:t>the class in the application that contains the main method</w:t>
      </w:r>
    </w:p>
    <w:p w14:paraId="06DBE937" w14:textId="25E2B059" w:rsidR="00BA620C" w:rsidRDefault="00BA620C" w:rsidP="00BA620C">
      <w:pPr>
        <w:pStyle w:val="ListParagraph"/>
        <w:numPr>
          <w:ilvl w:val="0"/>
          <w:numId w:val="14"/>
        </w:numPr>
      </w:pPr>
      <w:r>
        <w:t xml:space="preserve">the location of the spark application jar </w:t>
      </w:r>
    </w:p>
    <w:p w14:paraId="0494043A" w14:textId="0EC313D5" w:rsidR="00BA620C" w:rsidRDefault="00BA620C" w:rsidP="00BA620C">
      <w:pPr>
        <w:pStyle w:val="ListParagraph"/>
        <w:numPr>
          <w:ilvl w:val="0"/>
          <w:numId w:val="14"/>
        </w:numPr>
      </w:pPr>
      <w:r>
        <w:t>Data source</w:t>
      </w:r>
    </w:p>
    <w:p w14:paraId="6CDC954A" w14:textId="7D92BA71" w:rsidR="00BA620C" w:rsidRDefault="00BA620C" w:rsidP="00BA620C">
      <w:pPr>
        <w:pStyle w:val="ListParagraph"/>
        <w:numPr>
          <w:ilvl w:val="0"/>
          <w:numId w:val="14"/>
        </w:numPr>
      </w:pPr>
      <w:r>
        <w:t>Output folder</w:t>
      </w:r>
    </w:p>
    <w:p w14:paraId="01078827" w14:textId="01ECA618" w:rsidR="00BA620C" w:rsidRDefault="00BA620C" w:rsidP="00BA620C">
      <w:pPr>
        <w:pStyle w:val="ListParagraph"/>
        <w:numPr>
          <w:ilvl w:val="0"/>
          <w:numId w:val="14"/>
        </w:numPr>
      </w:pPr>
      <w:r>
        <w:t>Location of the workflow file on S3</w:t>
      </w:r>
    </w:p>
    <w:p w14:paraId="6EAC8A88" w14:textId="06B7AA2A" w:rsidR="00BA620C" w:rsidRDefault="00BA620C" w:rsidP="00BA620C">
      <w:pPr>
        <w:pStyle w:val="ListParagraph"/>
        <w:numPr>
          <w:ilvl w:val="0"/>
          <w:numId w:val="14"/>
        </w:numPr>
      </w:pPr>
      <w:r>
        <w:t>Location of the design strategy file on S3</w:t>
      </w:r>
    </w:p>
    <w:p w14:paraId="04E1C765" w14:textId="1D2EEF25" w:rsidR="00672475" w:rsidRDefault="00BA620C" w:rsidP="007F1ABD">
      <w:r>
        <w:lastRenderedPageBreak/>
        <w:t>These seven arguments can be seen in the EMR management console within the cluster details (</w:t>
      </w:r>
      <w:r>
        <w:fldChar w:fldCharType="begin"/>
      </w:r>
      <w:r>
        <w:instrText xml:space="preserve"> REF _Ref527638728 \h </w:instrText>
      </w:r>
      <w:r>
        <w:fldChar w:fldCharType="separate"/>
      </w:r>
      <w:r w:rsidR="00DE29A2">
        <w:t xml:space="preserve">Figure </w:t>
      </w:r>
      <w:r w:rsidR="00DE29A2">
        <w:rPr>
          <w:noProof/>
        </w:rPr>
        <w:t>32</w:t>
      </w:r>
      <w:r>
        <w:fldChar w:fldCharType="end"/>
      </w:r>
      <w:r>
        <w:t xml:space="preserve">). </w:t>
      </w:r>
      <w:r w:rsidR="00B26A6C">
        <w:t xml:space="preserve">Once the </w:t>
      </w:r>
      <w:r w:rsidR="00C853E0">
        <w:t xml:space="preserve">EMR </w:t>
      </w:r>
      <w:r w:rsidR="00B26A6C">
        <w:t>cluster is running a</w:t>
      </w:r>
      <w:r>
        <w:t xml:space="preserve">rguments 4-7 are passed to the </w:t>
      </w:r>
      <w:r w:rsidR="00672475">
        <w:t xml:space="preserve">class in the application </w:t>
      </w:r>
      <w:r>
        <w:t xml:space="preserve">that </w:t>
      </w:r>
      <w:r w:rsidR="00672475">
        <w:t xml:space="preserve">contains the </w:t>
      </w:r>
      <w:r w:rsidR="00C853E0">
        <w:t xml:space="preserve">main </w:t>
      </w:r>
      <w:r w:rsidR="00672475">
        <w:t xml:space="preserve">method </w:t>
      </w:r>
      <w:r w:rsidR="001E37E0">
        <w:t>as</w:t>
      </w:r>
      <w:r w:rsidR="00672475">
        <w:t xml:space="preserve"> an array of Strings</w:t>
      </w:r>
      <w:r w:rsidR="00C853E0">
        <w:t>.</w:t>
      </w:r>
      <w:r w:rsidR="002416DC">
        <w:t xml:space="preserve"> </w:t>
      </w:r>
      <w:r w:rsidR="00FA0967">
        <w:t>The Clustering class</w:t>
      </w:r>
      <w:r w:rsidR="00C853E0">
        <w:t xml:space="preserve"> (</w:t>
      </w:r>
      <w:r w:rsidR="00C853E0">
        <w:fldChar w:fldCharType="begin"/>
      </w:r>
      <w:r w:rsidR="00C853E0">
        <w:instrText xml:space="preserve"> REF _Ref527644698 \h </w:instrText>
      </w:r>
      <w:r w:rsidR="00C853E0">
        <w:fldChar w:fldCharType="separate"/>
      </w:r>
      <w:r w:rsidR="00DE29A2">
        <w:t xml:space="preserve">Figure </w:t>
      </w:r>
      <w:r w:rsidR="00DE29A2">
        <w:rPr>
          <w:noProof/>
        </w:rPr>
        <w:t>33</w:t>
      </w:r>
      <w:r w:rsidR="00C853E0">
        <w:fldChar w:fldCharType="end"/>
      </w:r>
      <w:r w:rsidR="00C853E0">
        <w:t>) includes the main method and</w:t>
      </w:r>
      <w:r w:rsidR="00FA0967">
        <w:t xml:space="preserve"> acts as the controller for the analytics process</w:t>
      </w:r>
      <w:r w:rsidR="00C25446">
        <w:t>, it initialises the SparkSession and parses the clustering parameters, reads and filters the data set and the design strategies. Depending on the selected clustering method</w:t>
      </w:r>
      <w:r w:rsidR="00C853E0">
        <w:t>,</w:t>
      </w:r>
      <w:r w:rsidR="00C25446">
        <w:t xml:space="preserve"> performance is evaluated before </w:t>
      </w:r>
      <w:r w:rsidR="008F6ACB">
        <w:t>the selected data</w:t>
      </w:r>
      <w:r w:rsidR="00BF3493">
        <w:t xml:space="preserve"> is classified</w:t>
      </w:r>
      <w:r w:rsidR="008F6ACB">
        <w:t xml:space="preserve"> and design strategies appropriate to each cluster</w:t>
      </w:r>
      <w:r w:rsidR="001E37E0">
        <w:t xml:space="preserve"> and</w:t>
      </w:r>
      <w:r w:rsidR="008F6ACB">
        <w:t xml:space="preserve"> </w:t>
      </w:r>
      <w:r w:rsidR="00C853E0">
        <w:t xml:space="preserve">data-point are identified and </w:t>
      </w:r>
      <w:r w:rsidR="006773C7">
        <w:t>summarised</w:t>
      </w:r>
      <w:r w:rsidR="00C853E0">
        <w:t>.</w:t>
      </w:r>
      <w:r w:rsidR="008F6ACB">
        <w:t xml:space="preserve"> Finally, the results are written to S3. </w:t>
      </w:r>
      <w:r w:rsidR="00A24DB6">
        <w:fldChar w:fldCharType="begin"/>
      </w:r>
      <w:r w:rsidR="00A24DB6">
        <w:instrText xml:space="preserve"> REF _Ref527719290 \h </w:instrText>
      </w:r>
      <w:r w:rsidR="00A24DB6">
        <w:fldChar w:fldCharType="separate"/>
      </w:r>
      <w:r w:rsidR="002C4DDA">
        <w:t xml:space="preserve">Figure </w:t>
      </w:r>
      <w:r w:rsidR="002C4DDA">
        <w:rPr>
          <w:noProof/>
        </w:rPr>
        <w:t>20</w:t>
      </w:r>
      <w:r w:rsidR="00A24DB6">
        <w:fldChar w:fldCharType="end"/>
      </w:r>
      <w:r w:rsidR="00A24DB6">
        <w:t xml:space="preserve"> </w:t>
      </w:r>
      <w:r w:rsidR="00F7222E">
        <w:t>shows the</w:t>
      </w:r>
      <w:r w:rsidR="00A24DB6">
        <w:t xml:space="preserve"> </w:t>
      </w:r>
      <w:r w:rsidR="00F7222E">
        <w:t xml:space="preserve">class structure of the </w:t>
      </w:r>
      <w:r w:rsidR="00C853E0">
        <w:t xml:space="preserve">Analysis </w:t>
      </w:r>
      <w:r w:rsidR="00A24DB6">
        <w:t>package</w:t>
      </w:r>
      <w:r w:rsidR="0015406A">
        <w:t xml:space="preserve">, </w:t>
      </w:r>
      <w:r w:rsidR="00A24DB6">
        <w:t xml:space="preserve"> </w:t>
      </w:r>
      <w:r w:rsidR="008F6ACB">
        <w:fldChar w:fldCharType="begin"/>
      </w:r>
      <w:r w:rsidR="008F6ACB">
        <w:instrText xml:space="preserve"> REF _Ref527639368 \h </w:instrText>
      </w:r>
      <w:r w:rsidR="008F6ACB">
        <w:fldChar w:fldCharType="separate"/>
      </w:r>
      <w:r w:rsidR="002C4DDA">
        <w:t xml:space="preserve">Figure </w:t>
      </w:r>
      <w:r w:rsidR="002C4DDA">
        <w:rPr>
          <w:noProof/>
        </w:rPr>
        <w:t>34</w:t>
      </w:r>
      <w:r w:rsidR="008F6ACB">
        <w:fldChar w:fldCharType="end"/>
      </w:r>
      <w:r w:rsidR="008F6ACB">
        <w:t xml:space="preserve"> </w:t>
      </w:r>
      <w:r w:rsidR="00A24DB6">
        <w:t>illustrates the sequence of process</w:t>
      </w:r>
      <w:r w:rsidR="00D82182">
        <w:t>es used</w:t>
      </w:r>
      <w:r w:rsidR="00A24DB6">
        <w:t xml:space="preserve"> to implement the analysis</w:t>
      </w:r>
      <w:r w:rsidR="00E333C9">
        <w:t xml:space="preserve">. </w:t>
      </w:r>
    </w:p>
    <w:p w14:paraId="209F7D9C" w14:textId="77777777" w:rsidR="00BA620C" w:rsidRDefault="00672475" w:rsidP="00BA620C">
      <w:pPr>
        <w:keepNext/>
      </w:pPr>
      <w:r>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7"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6BEBBD23" w:rsidR="007F1ABD" w:rsidRDefault="00BA620C" w:rsidP="00BA620C">
      <w:pPr>
        <w:pStyle w:val="Caption"/>
      </w:pPr>
      <w:bookmarkStart w:id="98" w:name="_Ref527638728"/>
      <w:bookmarkStart w:id="99" w:name="_Toc527887173"/>
      <w:r>
        <w:t xml:space="preserve">Figure </w:t>
      </w:r>
      <w:fldSimple w:instr=" SEQ Figure \* ARABIC ">
        <w:r w:rsidR="00E0190B">
          <w:rPr>
            <w:noProof/>
          </w:rPr>
          <w:t>34</w:t>
        </w:r>
      </w:fldSimple>
      <w:bookmarkEnd w:id="98"/>
      <w:r>
        <w:t xml:space="preserve"> Parameters for a Step on EMR</w:t>
      </w:r>
      <w:bookmarkEnd w:id="99"/>
    </w:p>
    <w:p w14:paraId="7B55D5AB" w14:textId="4CC9D795" w:rsidR="00A94160" w:rsidRDefault="005A060D" w:rsidP="00A94160">
      <w:pPr>
        <w:keepNext/>
      </w:pPr>
      <w:r>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4F0EDA21" w:rsidR="00A94160" w:rsidRPr="00BA620C" w:rsidRDefault="00A94160" w:rsidP="00A94160">
      <w:pPr>
        <w:pStyle w:val="Caption"/>
        <w:rPr>
          <w:rFonts w:eastAsiaTheme="minorHAnsi"/>
        </w:rPr>
      </w:pPr>
      <w:bookmarkStart w:id="100" w:name="_Ref527644698"/>
      <w:bookmarkStart w:id="101" w:name="_Toc527887174"/>
      <w:r>
        <w:t xml:space="preserve">Figure </w:t>
      </w:r>
      <w:fldSimple w:instr=" SEQ Figure \* ARABIC ">
        <w:r w:rsidR="00E0190B">
          <w:rPr>
            <w:noProof/>
          </w:rPr>
          <w:t>35</w:t>
        </w:r>
      </w:fldSimple>
      <w:bookmarkEnd w:id="100"/>
      <w:r>
        <w:t xml:space="preserve"> Analysis package </w:t>
      </w:r>
      <w:r w:rsidR="005A060D">
        <w:t>and ReadFilter sub-package.</w:t>
      </w:r>
      <w:bookmarkEnd w:id="101"/>
    </w:p>
    <w:p w14:paraId="667D98A5" w14:textId="77777777" w:rsidR="00A94160" w:rsidRPr="00A94160" w:rsidRDefault="00A94160" w:rsidP="00A94160"/>
    <w:p w14:paraId="326327B5" w14:textId="5EE6DD58" w:rsidR="00A34FFE" w:rsidRDefault="008F6ACB" w:rsidP="00A34FFE">
      <w:pPr>
        <w:keepNext/>
      </w:pPr>
      <w:r>
        <w:rPr>
          <w:noProof/>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6DD9FEFD" w:rsidR="00A34FFE" w:rsidRDefault="00A34FFE" w:rsidP="00A34FFE">
      <w:pPr>
        <w:pStyle w:val="Caption"/>
      </w:pPr>
      <w:bookmarkStart w:id="102" w:name="_Ref527639368"/>
      <w:bookmarkStart w:id="103" w:name="_Toc527887175"/>
      <w:r>
        <w:t xml:space="preserve">Figure </w:t>
      </w:r>
      <w:fldSimple w:instr=" SEQ Figure \* ARABIC ">
        <w:r w:rsidR="00E0190B">
          <w:rPr>
            <w:noProof/>
          </w:rPr>
          <w:t>36</w:t>
        </w:r>
      </w:fldSimple>
      <w:bookmarkEnd w:id="102"/>
      <w:r>
        <w:t xml:space="preserve"> Analytics overview activity diagram</w:t>
      </w:r>
      <w:bookmarkEnd w:id="103"/>
    </w:p>
    <w:p w14:paraId="2279A549" w14:textId="65B89CE4" w:rsidR="00E83CDD" w:rsidRDefault="005A060D" w:rsidP="00C91B1E">
      <w:pPr>
        <w:pStyle w:val="Heading3"/>
      </w:pPr>
      <w:r>
        <w:t>R</w:t>
      </w:r>
      <w:r w:rsidR="001809D2">
        <w:t>ead Clustering</w:t>
      </w:r>
      <w:r w:rsidR="00184614">
        <w:t xml:space="preserve"> Parameters</w:t>
      </w:r>
      <w:r w:rsidR="00C63FD6">
        <w:t xml:space="preserve"> and</w:t>
      </w:r>
      <w:r w:rsidR="00184614">
        <w:t xml:space="preserve"> Filter Data</w:t>
      </w:r>
      <w:r w:rsidR="00C63FD6">
        <w:t xml:space="preserve"> </w:t>
      </w:r>
    </w:p>
    <w:p w14:paraId="182A80F0" w14:textId="5ED7A22C" w:rsidR="001809D2" w:rsidRDefault="00E83CDD" w:rsidP="00E83CDD">
      <w:r>
        <w:t>Deserialization of the Workflow class and its analysisParameters attribute is undertaken by the ClusterParams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t xml:space="preserve"> by reading from a string in JSON format</w:t>
      </w:r>
      <w:r w:rsidR="009710A6">
        <w:t>,</w:t>
      </w:r>
      <w:r>
        <w:t xml:space="preserve"> stored on S3. The JSON file is read directly to a Dataset&lt;Row&gt; and from that the clustering method, number of clusters, temporal and spatial configuration of the workflow can be selected.</w:t>
      </w:r>
    </w:p>
    <w:p w14:paraId="0C87B616" w14:textId="78896C41" w:rsidR="00D85A5D" w:rsidRDefault="00E83CDD" w:rsidP="00D85A5D">
      <w:r>
        <w:t>The FilterData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 xml:space="preserve">) </w:t>
      </w:r>
      <w:r>
        <w:t xml:space="preserve"> takes the </w:t>
      </w:r>
      <w:r w:rsidR="002B1244">
        <w:t xml:space="preserve">parsed </w:t>
      </w:r>
      <w:r w:rsidR="00BE6266">
        <w:t>clustering parameters</w:t>
      </w:r>
      <w:r w:rsidR="00184614">
        <w:t>,</w:t>
      </w:r>
      <w:r w:rsidR="00A41E15">
        <w:t xml:space="preserve"> </w:t>
      </w:r>
      <w:r w:rsidR="00184614">
        <w:t>r</w:t>
      </w:r>
      <w:r w:rsidR="00A41E15">
        <w:t xml:space="preserve">eads the </w:t>
      </w:r>
      <w:r w:rsidR="00D85A5D">
        <w:t>input file</w:t>
      </w:r>
      <w:r w:rsidR="002B1244">
        <w:t xml:space="preserve"> containing all the</w:t>
      </w:r>
      <w:r w:rsidR="00BE6266">
        <w:t xml:space="preserve"> climate data</w:t>
      </w:r>
      <w:r w:rsidR="00D85A5D">
        <w:t xml:space="preserve"> in</w:t>
      </w:r>
      <w:r w:rsidR="00A41E15">
        <w:t xml:space="preserve"> csv </w:t>
      </w:r>
      <w:r w:rsidR="00D85A5D">
        <w:t>format. U</w:t>
      </w:r>
      <w:r w:rsidR="00184614">
        <w:t>sing</w:t>
      </w:r>
      <w:r>
        <w:t xml:space="preserve"> a combination of </w:t>
      </w:r>
      <w:r w:rsidR="00184614">
        <w:t xml:space="preserve">the </w:t>
      </w:r>
      <w:r>
        <w:t>RDD operations filter and map</w:t>
      </w:r>
      <w:r w:rsidR="00D85A5D">
        <w:t xml:space="preserve"> </w:t>
      </w:r>
      <w:r>
        <w:t>and the helper methods defined in the ClusterUtils class</w:t>
      </w:r>
      <w:r w:rsidR="00DD4088">
        <w:t xml:space="preserve"> a</w:t>
      </w:r>
      <w:r>
        <w:t xml:space="preserve"> </w:t>
      </w:r>
      <w:r w:rsidR="00DD4088">
        <w:t>subset of the original data is defined as a JavaRDD</w:t>
      </w:r>
      <w:r w:rsidR="00CD5543">
        <w:t xml:space="preserve"> of Record objects.</w:t>
      </w:r>
      <w:r w:rsidR="00DD4088">
        <w:t xml:space="preserve"> This dataset contains only</w:t>
      </w:r>
      <w:r w:rsidR="00D85A5D">
        <w:t xml:space="preserve"> data points within the </w:t>
      </w:r>
      <w:r w:rsidR="00DD4088">
        <w:t xml:space="preserve">required </w:t>
      </w:r>
      <w:r w:rsidR="00D85A5D">
        <w:t>spatial and temporal range</w:t>
      </w:r>
      <w:r w:rsidR="00DD4088">
        <w:t>s</w:t>
      </w:r>
      <w:r w:rsidR="00D85A5D">
        <w:t xml:space="preserve">. </w:t>
      </w:r>
    </w:p>
    <w:p w14:paraId="3BA9CAD6" w14:textId="75BB6AD5" w:rsidR="00C63FD6" w:rsidRDefault="00D85A5D" w:rsidP="00E333C9">
      <w:r>
        <w:t>Each instance of the</w:t>
      </w:r>
      <w:r w:rsidR="00184614">
        <w:t xml:space="preserve"> Record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rsidR="00FA3256">
        <w:t xml:space="preserve"> includes attributes to</w:t>
      </w:r>
      <w:r w:rsidR="00184614">
        <w:t xml:space="preserve"> </w:t>
      </w:r>
      <w:r w:rsidR="009710A6">
        <w:t>store</w:t>
      </w:r>
      <w:r w:rsidR="00184614">
        <w:t xml:space="preserve"> </w:t>
      </w:r>
      <w:r>
        <w:t xml:space="preserve">all the variables contained on each line of </w:t>
      </w:r>
      <w:r w:rsidR="00374B24">
        <w:t>the</w:t>
      </w:r>
      <w:r w:rsidR="00A24531">
        <w:t xml:space="preserve"> required</w:t>
      </w:r>
      <w:r w:rsidR="00374B24">
        <w:t xml:space="preserve"> </w:t>
      </w:r>
      <w:r>
        <w:t xml:space="preserve">input data and </w:t>
      </w:r>
      <w:r w:rsidR="009710A6">
        <w:t>identifies the</w:t>
      </w:r>
      <w:r>
        <w:t xml:space="preserve"> variables </w:t>
      </w:r>
      <w:r w:rsidR="009710A6">
        <w:t>to</w:t>
      </w:r>
      <w:r>
        <w:t xml:space="preserve"> be used for clustering. In addition, the </w:t>
      </w:r>
      <w:r w:rsidR="002846FC">
        <w:t>Record object</w:t>
      </w:r>
      <w:r>
        <w:t xml:space="preserve"> stores a psychrometricPoint</w:t>
      </w:r>
      <w:r w:rsidR="00A24531">
        <w:t>,</w:t>
      </w:r>
      <w:r>
        <w:t xml:space="preserve"> a 2d array defined by temperature and relative humidity, a list of design strateg</w:t>
      </w:r>
      <w:r w:rsidR="00AF5F85">
        <w:t>ies that can be applied to the R</w:t>
      </w:r>
      <w:r>
        <w:t>ecord</w:t>
      </w:r>
      <w:r w:rsidR="009710A6">
        <w:t xml:space="preserve"> and</w:t>
      </w:r>
      <w:r w:rsidR="00F90A64">
        <w:t xml:space="preserve"> the </w:t>
      </w:r>
      <w:r w:rsidR="00A24531">
        <w:t xml:space="preserve">comfort indices </w:t>
      </w:r>
      <w:r w:rsidR="009710A6">
        <w:t>(</w:t>
      </w:r>
      <w:r w:rsidR="00374B24">
        <w:t>UTCI</w:t>
      </w:r>
      <w:r w:rsidR="00F90A64">
        <w:t xml:space="preserve"> and IDEAMCI</w:t>
      </w:r>
      <w:r w:rsidR="009710A6">
        <w:t>)</w:t>
      </w:r>
      <w:r w:rsidR="00A24531">
        <w:t xml:space="preserve"> for the record</w:t>
      </w:r>
      <w:r w:rsidR="00F90A64">
        <w:t>. T</w:t>
      </w:r>
      <w:r w:rsidR="00E333C9">
        <w:t xml:space="preserve">he Record class </w:t>
      </w:r>
      <w:r w:rsidR="001809D2">
        <w:t>in</w:t>
      </w:r>
      <w:r w:rsidR="00E333C9">
        <w:t xml:space="preserve">cludes a method that returns a normalised Vector of the variables that </w:t>
      </w:r>
      <w:r w:rsidR="00F90A64">
        <w:t>is</w:t>
      </w:r>
      <w:r w:rsidR="00E333C9">
        <w:t xml:space="preserve"> used for the clustering process</w:t>
      </w:r>
      <w:r w:rsidR="00F90A64">
        <w:t>es.</w:t>
      </w:r>
      <w:r w:rsidR="00C63FD6">
        <w:t xml:space="preserve"> </w:t>
      </w:r>
      <w:r w:rsidR="00A24531">
        <w:t>D</w:t>
      </w:r>
      <w:r w:rsidR="00C63FD6">
        <w:t xml:space="preserve">esign strategies </w:t>
      </w:r>
      <w:r w:rsidR="00A24531">
        <w:t>stored as</w:t>
      </w:r>
      <w:r w:rsidR="00C63FD6">
        <w:t xml:space="preserve"> </w:t>
      </w:r>
      <w:r w:rsidR="00F44783">
        <w:t xml:space="preserve">a </w:t>
      </w:r>
      <w:r w:rsidR="00C63FD6">
        <w:t>text file</w:t>
      </w:r>
      <w:r w:rsidR="00F44783">
        <w:t xml:space="preserve"> on S3</w:t>
      </w:r>
      <w:r w:rsidR="00C63FD6">
        <w:t xml:space="preserve"> </w:t>
      </w:r>
      <w:r w:rsidR="00A24531">
        <w:t>are read and parsed by the ThermalZones class (</w:t>
      </w:r>
      <w:r w:rsidR="00A24531">
        <w:fldChar w:fldCharType="begin"/>
      </w:r>
      <w:r w:rsidR="00A24531">
        <w:instrText xml:space="preserve"> REF _Ref527708743 \h </w:instrText>
      </w:r>
      <w:r w:rsidR="00A24531">
        <w:fldChar w:fldCharType="separate"/>
      </w:r>
      <w:r w:rsidR="009710A6">
        <w:t xml:space="preserve">Figure </w:t>
      </w:r>
      <w:r w:rsidR="009710A6">
        <w:rPr>
          <w:noProof/>
        </w:rPr>
        <w:t>37</w:t>
      </w:r>
      <w:r w:rsidR="00A24531">
        <w:fldChar w:fldCharType="end"/>
      </w:r>
      <w:r w:rsidR="00A24531">
        <w:t xml:space="preserve">) </w:t>
      </w:r>
      <w:r w:rsidR="00C63FD6">
        <w:t>and store</w:t>
      </w:r>
      <w:r w:rsidR="00AF5F85">
        <w:t>d</w:t>
      </w:r>
      <w:r w:rsidR="00C63FD6">
        <w:t xml:space="preserve"> as a list.</w:t>
      </w:r>
    </w:p>
    <w:p w14:paraId="0B267B15" w14:textId="185C0E06" w:rsidR="00D12AFB" w:rsidRDefault="00C91B1E" w:rsidP="00C91B1E">
      <w:pPr>
        <w:pStyle w:val="Heading3"/>
      </w:pPr>
      <w:r>
        <w:lastRenderedPageBreak/>
        <w:t>Clustering Performance Indices</w:t>
      </w:r>
      <w:r w:rsidR="00D12AFB">
        <w:t xml:space="preserve">  </w:t>
      </w:r>
    </w:p>
    <w:p w14:paraId="654F9009" w14:textId="439A1509" w:rsidR="001F1E17" w:rsidRDefault="00F669AB" w:rsidP="00E64136">
      <w:r>
        <w:t xml:space="preserve">The KMeansPerformance </w:t>
      </w:r>
      <w:r w:rsidR="00C11AFE">
        <w:t>(</w:t>
      </w:r>
      <w:r w:rsidR="00C11AFE">
        <w:fldChar w:fldCharType="begin"/>
      </w:r>
      <w:r w:rsidR="00C11AFE">
        <w:instrText xml:space="preserve"> REF _Ref527645308 \h </w:instrText>
      </w:r>
      <w:r w:rsidR="00C11AFE">
        <w:fldChar w:fldCharType="separate"/>
      </w:r>
      <w:r w:rsidR="005245B3">
        <w:t xml:space="preserve">Figure </w:t>
      </w:r>
      <w:r w:rsidR="005245B3">
        <w:rPr>
          <w:noProof/>
        </w:rPr>
        <w:t>35</w:t>
      </w:r>
      <w:r w:rsidR="00C11AFE">
        <w:fldChar w:fldCharType="end"/>
      </w:r>
      <w:r w:rsidR="00C11AFE">
        <w:t xml:space="preserve">) </w:t>
      </w:r>
      <w:r>
        <w:t xml:space="preserve">class </w:t>
      </w:r>
      <w:r w:rsidR="006222D3">
        <w:t>is responsible for</w:t>
      </w:r>
      <w:r>
        <w:t xml:space="preserve"> </w:t>
      </w:r>
      <w:r w:rsidR="00F50F3E">
        <w:t xml:space="preserve">defining </w:t>
      </w:r>
      <w:r>
        <w:t>performance indices for the selected clustering method.</w:t>
      </w:r>
      <w:r w:rsidR="00C11AFE">
        <w:t xml:space="preserve"> </w:t>
      </w:r>
      <w:r w:rsidR="00374B24">
        <w:t xml:space="preserve">A workflow can be configured </w:t>
      </w:r>
      <w:r w:rsidR="00F50F3E">
        <w:t>with</w:t>
      </w:r>
      <w:r w:rsidR="000C73E7">
        <w:t xml:space="preserve"> a user-</w:t>
      </w:r>
      <w:r w:rsidR="00374B24">
        <w:t xml:space="preserve">defined number of clusters or </w:t>
      </w:r>
      <w:r w:rsidR="00F50F3E">
        <w:t>set to</w:t>
      </w:r>
      <w:r w:rsidR="00374B24">
        <w:t xml:space="preserve"> optimise </w:t>
      </w:r>
      <w:r w:rsidR="00864D56">
        <w:t xml:space="preserve">the </w:t>
      </w:r>
      <w:r w:rsidR="00F50F3E">
        <w:t>number of clusters</w:t>
      </w:r>
      <w:r w:rsidR="00374B24">
        <w:t xml:space="preserve">. </w:t>
      </w:r>
      <w:r w:rsidR="00864D56">
        <w:t>Performance metrics for each solution are stored in a list of ClusteringPerformance objects (</w:t>
      </w:r>
      <w:r w:rsidR="00864D56">
        <w:fldChar w:fldCharType="begin"/>
      </w:r>
      <w:r w:rsidR="00864D56">
        <w:instrText xml:space="preserve"> REF _Ref527645308 \h </w:instrText>
      </w:r>
      <w:r w:rsidR="00864D56">
        <w:fldChar w:fldCharType="separate"/>
      </w:r>
      <w:r w:rsidR="005245B3">
        <w:t xml:space="preserve">Figure </w:t>
      </w:r>
      <w:r w:rsidR="005245B3">
        <w:rPr>
          <w:noProof/>
        </w:rPr>
        <w:t>35</w:t>
      </w:r>
      <w:r w:rsidR="00864D56">
        <w:fldChar w:fldCharType="end"/>
      </w:r>
      <w:r w:rsidR="00864D56">
        <w:t>)</w:t>
      </w:r>
      <w:r w:rsidR="005245B3">
        <w:t>, an attribute of</w:t>
      </w:r>
      <w:r w:rsidR="00864D56">
        <w:t xml:space="preserve"> the KMeansPerformance class. The list </w:t>
      </w:r>
      <w:r w:rsidR="00C11AFE">
        <w:t xml:space="preserve">either </w:t>
      </w:r>
      <w:r w:rsidR="00864D56">
        <w:t>contains</w:t>
      </w:r>
      <w:r w:rsidR="00C11AFE">
        <w:t xml:space="preserve"> results for a single clustering solution or i</w:t>
      </w:r>
      <w:r w:rsidR="001F1E17">
        <w:t>f</w:t>
      </w:r>
      <w:r w:rsidR="00C11AFE">
        <w:t xml:space="preserve"> optimisation has been selected it </w:t>
      </w:r>
      <w:r w:rsidR="00864D56">
        <w:t>stores</w:t>
      </w:r>
      <w:r w:rsidR="00F50F3E">
        <w:t xml:space="preserve"> clustering indices for </w:t>
      </w:r>
      <w:r w:rsidR="00864D56">
        <w:t xml:space="preserve">58 </w:t>
      </w:r>
      <w:r w:rsidR="00F50F3E">
        <w:t>solutions with</w:t>
      </w:r>
      <w:r w:rsidR="00C11AFE">
        <w:t xml:space="preserve"> two to </w:t>
      </w:r>
      <w:r w:rsidR="001F1E17">
        <w:t>sixty</w:t>
      </w:r>
      <w:r w:rsidR="00F50F3E">
        <w:t xml:space="preserve"> clusters. </w:t>
      </w:r>
      <w:r w:rsidR="001F1E17">
        <w:t xml:space="preserve">ClusteringPerformance </w:t>
      </w:r>
      <w:r w:rsidR="00C259C5">
        <w:t xml:space="preserve">objects </w:t>
      </w:r>
      <w:r w:rsidR="00E07CB2">
        <w:t>store</w:t>
      </w:r>
      <w:r w:rsidR="001F1E17">
        <w:t xml:space="preserve"> </w:t>
      </w:r>
      <w:r w:rsidR="00C259C5">
        <w:t>cost as WSSSE plus</w:t>
      </w:r>
      <w:r w:rsidR="00A20038">
        <w:t xml:space="preserve"> Silhouette and Dunn indices</w:t>
      </w:r>
      <w:r w:rsidR="006222D3">
        <w:t>. These metrics are calculated by the ClusterIndices class (</w:t>
      </w:r>
      <w:r w:rsidR="006222D3">
        <w:fldChar w:fldCharType="begin"/>
      </w:r>
      <w:r w:rsidR="006222D3">
        <w:instrText xml:space="preserve"> REF _Ref527645308 \h </w:instrText>
      </w:r>
      <w:r w:rsidR="006222D3">
        <w:fldChar w:fldCharType="separate"/>
      </w:r>
      <w:r w:rsidR="005245B3">
        <w:t xml:space="preserve">Figure </w:t>
      </w:r>
      <w:r w:rsidR="005245B3">
        <w:rPr>
          <w:noProof/>
        </w:rPr>
        <w:t>35</w:t>
      </w:r>
      <w:r w:rsidR="006222D3">
        <w:fldChar w:fldCharType="end"/>
      </w:r>
      <w:r w:rsidR="006222D3">
        <w:t xml:space="preserve">), </w:t>
      </w:r>
      <w:r w:rsidR="00F50F3E">
        <w:t>which includes</w:t>
      </w:r>
      <w:r w:rsidR="006222D3">
        <w:t xml:space="preserve"> different methods </w:t>
      </w:r>
      <w:r w:rsidR="00F50F3E">
        <w:t xml:space="preserve">for each index </w:t>
      </w:r>
      <w:r w:rsidR="006222D3">
        <w:t xml:space="preserve">depending on the selected clustering method. </w:t>
      </w:r>
    </w:p>
    <w:p w14:paraId="0BE58F84" w14:textId="1FEFC9E2" w:rsidR="00C11AFE" w:rsidRDefault="004200B3" w:rsidP="00C11AFE">
      <w:pPr>
        <w:keepNext/>
      </w:pPr>
      <w:r>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58EC9EF8" w:rsidR="00F669AB" w:rsidRDefault="00C11AFE" w:rsidP="00C11AFE">
      <w:pPr>
        <w:pStyle w:val="Caption"/>
      </w:pPr>
      <w:bookmarkStart w:id="104" w:name="_Ref527645308"/>
      <w:bookmarkStart w:id="105" w:name="_Toc527887176"/>
      <w:r>
        <w:t xml:space="preserve">Figure </w:t>
      </w:r>
      <w:fldSimple w:instr=" SEQ Figure \* ARABIC ">
        <w:r w:rsidR="00E0190B">
          <w:rPr>
            <w:noProof/>
          </w:rPr>
          <w:t>37</w:t>
        </w:r>
      </w:fldSimple>
      <w:bookmarkEnd w:id="104"/>
      <w:r>
        <w:t xml:space="preserve"> </w:t>
      </w:r>
      <w:r w:rsidRPr="00504E44">
        <w:t>Analy</w:t>
      </w:r>
      <w:r>
        <w:t xml:space="preserve">sis package </w:t>
      </w:r>
      <w:r w:rsidR="00533BA4">
        <w:t>and Performance sub-package</w:t>
      </w:r>
      <w:bookmarkEnd w:id="105"/>
    </w:p>
    <w:p w14:paraId="6F64F4BE" w14:textId="6201FDE2" w:rsidR="00802681" w:rsidRDefault="00802681" w:rsidP="00802681">
      <w:r>
        <w:t xml:space="preserve">Optimisation is based on the WSSSE for each solution and the optimal number of clusters is determined computationally using the elbow method implemented as the static method </w:t>
      </w:r>
      <w:r w:rsidRPr="00C259C5">
        <w:t>findElbowCluster</w:t>
      </w:r>
      <w:r>
        <w:t xml:space="preserve"> in the ClusteringPerformance class.  </w:t>
      </w:r>
      <w:r w:rsidR="00EF7D74">
        <w:t>The</w:t>
      </w:r>
      <w:r w:rsidR="00E07CB2">
        <w:t xml:space="preserve"> method uses a geometric</w:t>
      </w:r>
      <w:r w:rsidR="00EF7D74">
        <w:t xml:space="preserve"> algorithm </w:t>
      </w:r>
      <w:r w:rsidR="00E07CB2">
        <w:t>that</w:t>
      </w:r>
      <w:r w:rsidR="00EF7D74">
        <w:t xml:space="preserve"> creat</w:t>
      </w:r>
      <w:r w:rsidR="00E07CB2">
        <w:t>es</w:t>
      </w:r>
      <w:r w:rsidR="00EF7D74">
        <w:t xml:space="preserve"> </w:t>
      </w:r>
      <w:r w:rsidR="00E84A92">
        <w:t>a</w:t>
      </w:r>
      <w:r w:rsidR="00EF7D74">
        <w:t xml:space="preserve"> graph for all solutions and find</w:t>
      </w:r>
      <w:r w:rsidR="00E07CB2">
        <w:t>s</w:t>
      </w:r>
      <w:r w:rsidR="00EF7D74">
        <w:t xml:space="preserve"> the </w:t>
      </w:r>
      <w:r w:rsidR="00E07CB2">
        <w:t>point on the curve (</w:t>
      </w:r>
      <w:r w:rsidR="00EF7D74">
        <w:t>clustering solution</w:t>
      </w:r>
      <w:r w:rsidR="00E07CB2">
        <w:t>)</w:t>
      </w:r>
      <w:r w:rsidR="00EF7D74">
        <w:t xml:space="preserve"> furthest from a line between the first and last solution. </w:t>
      </w:r>
      <w:r w:rsidR="00EF7D74">
        <w:fldChar w:fldCharType="begin"/>
      </w:r>
      <w:r w:rsidR="00EF7D74">
        <w:instrText xml:space="preserve"> REF _Ref527706362 \h </w:instrText>
      </w:r>
      <w:r w:rsidR="00EF7D74">
        <w:fldChar w:fldCharType="separate"/>
      </w:r>
      <w:r w:rsidR="005245B3">
        <w:t xml:space="preserve">Figure </w:t>
      </w:r>
      <w:r w:rsidR="005245B3">
        <w:rPr>
          <w:noProof/>
        </w:rPr>
        <w:t>36</w:t>
      </w:r>
      <w:r w:rsidR="00EF7D74">
        <w:fldChar w:fldCharType="end"/>
      </w:r>
      <w:r w:rsidR="00EF7D74">
        <w:t xml:space="preserve"> shows a scenario where twelve clusters is</w:t>
      </w:r>
      <w:r w:rsidR="00E07CB2">
        <w:t xml:space="preserve"> found to be</w:t>
      </w:r>
      <w:r w:rsidR="00EF7D74">
        <w:t xml:space="preserve"> the most optimal solution with a WSSSE of 3.7.</w:t>
      </w:r>
    </w:p>
    <w:p w14:paraId="3F196057" w14:textId="77777777" w:rsidR="00EF7D74" w:rsidRDefault="00802681" w:rsidP="00EF7D74">
      <w:pPr>
        <w:keepNext/>
      </w:pPr>
      <w:r>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6339C3B3" w:rsidR="00802681" w:rsidRDefault="00EF7D74" w:rsidP="00EF7D74">
      <w:pPr>
        <w:pStyle w:val="Caption"/>
      </w:pPr>
      <w:bookmarkStart w:id="106" w:name="_Ref527706362"/>
      <w:bookmarkStart w:id="107" w:name="_Toc527887177"/>
      <w:r>
        <w:t xml:space="preserve">Figure </w:t>
      </w:r>
      <w:fldSimple w:instr=" SEQ Figure \* ARABIC ">
        <w:r w:rsidR="00E0190B">
          <w:rPr>
            <w:noProof/>
          </w:rPr>
          <w:t>38</w:t>
        </w:r>
      </w:fldSimple>
      <w:bookmarkEnd w:id="106"/>
      <w:r>
        <w:t xml:space="preserve"> Elbow method</w:t>
      </w:r>
      <w:bookmarkEnd w:id="107"/>
    </w:p>
    <w:p w14:paraId="76A43598" w14:textId="7A23BE9C" w:rsidR="00BE2059" w:rsidRDefault="00BE2059" w:rsidP="00BE2059">
      <w:pPr>
        <w:pStyle w:val="Heading3"/>
      </w:pPr>
      <w:r>
        <w:t xml:space="preserve">Clustering classification and design strategy </w:t>
      </w:r>
      <w:r w:rsidR="00B474CA">
        <w:t>assignment</w:t>
      </w:r>
    </w:p>
    <w:p w14:paraId="2ED645E6" w14:textId="71FC82AE" w:rsidR="00BE2059" w:rsidRDefault="00C746C6" w:rsidP="00BE2059">
      <w:r>
        <w:t>Once performance metrics have been generated</w:t>
      </w:r>
      <w:r w:rsidR="00C73A4E">
        <w:t>, and the optimal number of cluster defined</w:t>
      </w:r>
      <w:r w:rsidR="00E84A92">
        <w:t>,</w:t>
      </w:r>
      <w:r>
        <w:t xml:space="preserve"> the analytics proceeds to defining the chosen clustering model. This is based on two classes SimpleKMeans and BiKmeans (</w:t>
      </w:r>
      <w:r w:rsidR="008C4D7C">
        <w:fldChar w:fldCharType="begin"/>
      </w:r>
      <w:r w:rsidR="008C4D7C">
        <w:instrText xml:space="preserve"> REF _Ref527708743 \h </w:instrText>
      </w:r>
      <w:r w:rsidR="008C4D7C">
        <w:fldChar w:fldCharType="separate"/>
      </w:r>
      <w:r w:rsidR="00E84A92">
        <w:t xml:space="preserve">Figure </w:t>
      </w:r>
      <w:r w:rsidR="00E84A92">
        <w:rPr>
          <w:noProof/>
        </w:rPr>
        <w:t>37</w:t>
      </w:r>
      <w:r w:rsidR="008C4D7C">
        <w:fldChar w:fldCharType="end"/>
      </w:r>
      <w:r>
        <w:t>) which are used independently or combine</w:t>
      </w:r>
      <w:r w:rsidR="008C4D7C">
        <w:t>d</w:t>
      </w:r>
      <w:r>
        <w:t xml:space="preserve"> to provide a third, hybrid</w:t>
      </w:r>
      <w:r w:rsidR="000402C6">
        <w:t xml:space="preserve"> method. Each </w:t>
      </w:r>
      <w:r w:rsidR="00C73A4E">
        <w:t>R</w:t>
      </w:r>
      <w:r w:rsidR="000402C6">
        <w:t xml:space="preserve">ecord is classified (assigned a cluster number) </w:t>
      </w:r>
      <w:r w:rsidR="005739A2">
        <w:t xml:space="preserve">using the selected clustering model and </w:t>
      </w:r>
      <w:r w:rsidR="00BE2059">
        <w:t xml:space="preserve">the ThermalZones class tests the Record’s psychrometricPoint to find applicable design strategies and assigns these to the </w:t>
      </w:r>
      <w:r w:rsidR="008C4D7C">
        <w:t>R</w:t>
      </w:r>
      <w:r w:rsidR="00BE2059">
        <w:t xml:space="preserve">ecord. </w:t>
      </w:r>
      <w:r w:rsidR="00D02B8C">
        <w:t>The D</w:t>
      </w:r>
      <w:r w:rsidR="004D3548">
        <w:t>esign</w:t>
      </w:r>
      <w:r w:rsidR="00D02B8C">
        <w:t>S</w:t>
      </w:r>
      <w:r w:rsidR="00BE2059">
        <w:t>trateg</w:t>
      </w:r>
      <w:r w:rsidR="00D02B8C">
        <w:t>y class (</w:t>
      </w:r>
      <w:r w:rsidR="00D02B8C">
        <w:fldChar w:fldCharType="begin"/>
      </w:r>
      <w:r w:rsidR="00D02B8C">
        <w:instrText xml:space="preserve"> REF _Ref527708743 \h </w:instrText>
      </w:r>
      <w:r w:rsidR="00D02B8C">
        <w:fldChar w:fldCharType="separate"/>
      </w:r>
      <w:r w:rsidR="00E84A92">
        <w:t xml:space="preserve">Figure </w:t>
      </w:r>
      <w:r w:rsidR="00E84A92">
        <w:rPr>
          <w:noProof/>
        </w:rPr>
        <w:t>37</w:t>
      </w:r>
      <w:r w:rsidR="00D02B8C">
        <w:fldChar w:fldCharType="end"/>
      </w:r>
      <w:r w:rsidR="00D02B8C">
        <w:t xml:space="preserve">) stores the boundary of a strategy as a list of </w:t>
      </w:r>
      <w:r w:rsidR="00991AA6">
        <w:t>vertex coordinates defined in terms of temperature and relative humidity</w:t>
      </w:r>
      <w:r w:rsidR="00D02B8C">
        <w:t>.</w:t>
      </w:r>
      <w:r w:rsidR="00991AA6">
        <w:t xml:space="preserve"> To test if a design strategy is applicable to a Record </w:t>
      </w:r>
      <w:r w:rsidR="00760746">
        <w:t>its psychrometicPoint</w:t>
      </w:r>
      <w:r w:rsidR="00BE2059">
        <w:t xml:space="preserve"> </w:t>
      </w:r>
      <w:r w:rsidR="00991AA6">
        <w:t>(</w:t>
      </w:r>
      <w:r w:rsidR="00BE2059">
        <w:t>a 2d point also defined by temperature and relative humidity</w:t>
      </w:r>
      <w:r w:rsidR="00991AA6">
        <w:t>)</w:t>
      </w:r>
      <w:r w:rsidR="00BE2059">
        <w:t xml:space="preserve"> can be containment tested against the strategies boundary </w:t>
      </w:r>
      <w:r w:rsidR="00991AA6">
        <w:t>vertices, if the point is inside the polygon the DesignStrategy is added to the Records list.</w:t>
      </w:r>
      <w:r w:rsidR="001D1246">
        <w:t xml:space="preserve"> </w:t>
      </w:r>
    </w:p>
    <w:p w14:paraId="1BB2BBC6" w14:textId="60F606B8" w:rsidR="00D5383B" w:rsidRDefault="00D5383B" w:rsidP="00D5383B">
      <w:pPr>
        <w:keepNext/>
      </w:pPr>
      <w:r>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67E64E66" w:rsidR="00D5383B" w:rsidRPr="00E333C9" w:rsidRDefault="00D5383B" w:rsidP="00D5383B">
      <w:pPr>
        <w:pStyle w:val="Caption"/>
      </w:pPr>
      <w:bookmarkStart w:id="108" w:name="_Ref527708743"/>
      <w:bookmarkStart w:id="109" w:name="_Toc527887178"/>
      <w:r>
        <w:t xml:space="preserve">Figure </w:t>
      </w:r>
      <w:fldSimple w:instr=" SEQ Figure \* ARABIC ">
        <w:r w:rsidR="00E0190B">
          <w:rPr>
            <w:noProof/>
          </w:rPr>
          <w:t>39</w:t>
        </w:r>
      </w:fldSimple>
      <w:bookmarkEnd w:id="108"/>
      <w:r>
        <w:t xml:space="preserve">  Analysis package and Classification sub-package</w:t>
      </w:r>
      <w:bookmarkEnd w:id="109"/>
    </w:p>
    <w:p w14:paraId="0440CE6A" w14:textId="688D9C51" w:rsidR="00C746C6" w:rsidRDefault="00C746C6" w:rsidP="00D5383B"/>
    <w:p w14:paraId="4A8A9E28" w14:textId="768FD318" w:rsidR="00B474CA" w:rsidRDefault="0003120F" w:rsidP="0003120F">
      <w:pPr>
        <w:pStyle w:val="Heading3"/>
      </w:pPr>
      <w:r>
        <w:lastRenderedPageBreak/>
        <w:t>Output of results</w:t>
      </w:r>
    </w:p>
    <w:p w14:paraId="38D95F71" w14:textId="447657FB" w:rsidR="00D31F4A" w:rsidRDefault="00D31F4A" w:rsidP="0034367C">
      <w:r>
        <w:t>In anticipation of querying and quickly visualising the results according to different spatial and temporal ranges</w:t>
      </w:r>
      <w:r w:rsidR="00E84A92">
        <w:t>,</w:t>
      </w:r>
      <w:r>
        <w:t xml:space="preserve"> Spark is used to pre-process and structure the output.</w:t>
      </w:r>
      <w:r w:rsidR="000D0C0B">
        <w:t xml:space="preserve"> Meta-data related to the clustering performance and configuration of each cluster</w:t>
      </w:r>
      <w:r w:rsidR="001B3BE3">
        <w:t xml:space="preserve"> is stored. Three key spatiotemporal queries are anticipated</w:t>
      </w:r>
      <w:r w:rsidR="00E57B25">
        <w:t>. T</w:t>
      </w:r>
      <w:r w:rsidR="001B3BE3">
        <w:t>he first</w:t>
      </w:r>
      <w:r w:rsidR="00224C5B">
        <w:t>,</w:t>
      </w:r>
      <w:r w:rsidR="001B3BE3">
        <w:t xml:space="preserve"> </w:t>
      </w:r>
      <w:r w:rsidR="00E57B25">
        <w:t xml:space="preserve">averaging all temporal results to provide a single dataset with no temporal dimensions creating a single typical period for the original temporal scope across the entire spatial range. </w:t>
      </w:r>
      <w:r w:rsidR="00130D1D">
        <w:t>The next</w:t>
      </w:r>
      <w:r w:rsidR="00E57B25">
        <w:t xml:space="preserve"> query </w:t>
      </w:r>
      <w:r w:rsidR="00130D1D">
        <w:t xml:space="preserve">type </w:t>
      </w:r>
      <w:r w:rsidR="00E57B25">
        <w:t>creates twelve datasets each representing a typical month</w:t>
      </w:r>
      <w:r w:rsidR="00130D1D">
        <w:t>,</w:t>
      </w:r>
      <w:r w:rsidR="00E57B25">
        <w:t xml:space="preserve"> creating a single typical period but with monthly granularity across the entire spatial range. The third anticipated query type provides the finest granularity</w:t>
      </w:r>
      <w:r w:rsidR="003F6B89">
        <w:t xml:space="preserve"> </w:t>
      </w:r>
      <w:r w:rsidR="00C3687E">
        <w:t>generating</w:t>
      </w:r>
      <w:r w:rsidR="003F6B89">
        <w:t xml:space="preserve"> datasets for</w:t>
      </w:r>
      <w:r w:rsidR="00E57B25">
        <w:t xml:space="preserve"> </w:t>
      </w:r>
      <w:r w:rsidR="003F6B89">
        <w:t>each</w:t>
      </w:r>
      <w:r w:rsidR="00E57B25">
        <w:t xml:space="preserve"> year and month</w:t>
      </w:r>
      <w:r w:rsidR="003F6B89">
        <w:t xml:space="preserve"> and </w:t>
      </w:r>
      <w:r w:rsidR="00C3687E">
        <w:t xml:space="preserve">summary information </w:t>
      </w:r>
      <w:r w:rsidR="003F6B89">
        <w:t>per individual cluster.</w:t>
      </w:r>
      <w:r w:rsidR="00E57B25">
        <w:t xml:space="preserve"> </w:t>
      </w:r>
      <w:r w:rsidR="00A442E1">
        <w:t>Lastly</w:t>
      </w:r>
      <w:r w:rsidR="00E84A92">
        <w:t>,</w:t>
      </w:r>
      <w:r w:rsidR="00A442E1">
        <w:t xml:space="preserve"> </w:t>
      </w:r>
      <w:r w:rsidR="004D3548">
        <w:t>to accommodate</w:t>
      </w:r>
      <w:r w:rsidR="00A442E1">
        <w:t xml:space="preserve"> users that wish to create custom queries</w:t>
      </w:r>
      <w:r w:rsidR="000F2069">
        <w:t xml:space="preserve"> or create their own visualisation processes</w:t>
      </w:r>
      <w:r w:rsidR="00A442E1">
        <w:t xml:space="preserve"> the full set of results is stored as a single document.</w:t>
      </w:r>
    </w:p>
    <w:p w14:paraId="62025A95" w14:textId="0F59F626" w:rsidR="001B3BE3" w:rsidRDefault="001B3BE3" w:rsidP="001B3BE3">
      <w:pPr>
        <w:pStyle w:val="Heading4"/>
      </w:pPr>
      <w:r>
        <w:t>Meta-data</w:t>
      </w:r>
    </w:p>
    <w:p w14:paraId="2448E717" w14:textId="61DCCB6E" w:rsidR="00115774" w:rsidRDefault="00760746" w:rsidP="00115774">
      <w:r>
        <w:t>Performance metrics stored as a list of ClusteringPerforma</w:t>
      </w:r>
      <w:r w:rsidR="00566720">
        <w:t>nce objects in the KMeansPer</w:t>
      </w:r>
      <w:r>
        <w:t>f</w:t>
      </w:r>
      <w:r w:rsidR="00566720">
        <w:t>or</w:t>
      </w:r>
      <w:r>
        <w:t>mance class</w:t>
      </w:r>
      <w:r w:rsidR="0077170C">
        <w:t xml:space="preserve"> are converted to a Dataset&lt;Row&gt; and then written to a file in JSON format. Using the </w:t>
      </w:r>
      <w:r w:rsidR="0077170C" w:rsidRPr="0077170C">
        <w:rPr>
          <w:rFonts w:eastAsiaTheme="minorHAnsi"/>
        </w:rPr>
        <w:t>getComfortIndicesClusters method</w:t>
      </w:r>
      <w:r w:rsidR="0077170C">
        <w:rPr>
          <w:rFonts w:eastAsiaTheme="minorHAnsi"/>
        </w:rPr>
        <w:t xml:space="preserve"> in the ComfortIndices class</w:t>
      </w:r>
      <w:r w:rsidR="00E97C0E">
        <w:rPr>
          <w:rFonts w:eastAsiaTheme="minorHAnsi"/>
        </w:rPr>
        <w:t xml:space="preserve"> (</w:t>
      </w:r>
      <w:r w:rsidR="00E97C0E">
        <w:rPr>
          <w:rFonts w:eastAsiaTheme="minorHAnsi"/>
        </w:rPr>
        <w:fldChar w:fldCharType="begin"/>
      </w:r>
      <w:r w:rsidR="00E97C0E">
        <w:rPr>
          <w:rFonts w:eastAsiaTheme="minorHAnsi"/>
        </w:rPr>
        <w:instrText xml:space="preserve"> REF _Ref527726142 \h </w:instrText>
      </w:r>
      <w:r w:rsidR="00E97C0E">
        <w:rPr>
          <w:rFonts w:eastAsiaTheme="minorHAnsi"/>
        </w:rPr>
      </w:r>
      <w:r w:rsidR="00E97C0E">
        <w:rPr>
          <w:rFonts w:eastAsiaTheme="minorHAnsi"/>
        </w:rPr>
        <w:fldChar w:fldCharType="separate"/>
      </w:r>
      <w:r w:rsidR="007C7752">
        <w:t xml:space="preserve">Figure </w:t>
      </w:r>
      <w:r w:rsidR="007C7752">
        <w:rPr>
          <w:noProof/>
        </w:rPr>
        <w:t>38</w:t>
      </w:r>
      <w:r w:rsidR="00E97C0E">
        <w:rPr>
          <w:rFonts w:eastAsiaTheme="minorHAnsi"/>
        </w:rPr>
        <w:fldChar w:fldCharType="end"/>
      </w:r>
      <w:r w:rsidR="00E97C0E">
        <w:rPr>
          <w:rFonts w:eastAsiaTheme="minorHAnsi"/>
        </w:rPr>
        <w:t>)</w:t>
      </w:r>
      <w:r w:rsidR="0077170C">
        <w:t xml:space="preserve">, average temperature, relative humidity, thermal indices </w:t>
      </w:r>
      <w:r w:rsidR="004A2270">
        <w:t>are defined for each cluster. The comfort indices and the centroids of each cluster are passed to the reportClusterSummary method in the ClusterSummary class</w:t>
      </w:r>
      <w:r w:rsidR="00EC02B3">
        <w:t xml:space="preserve"> </w:t>
      </w:r>
      <w:r w:rsidR="00EC02B3">
        <w:rPr>
          <w:rFonts w:eastAsiaTheme="minorHAnsi"/>
        </w:rPr>
        <w:t>(</w:t>
      </w:r>
      <w:r w:rsidR="00EC02B3">
        <w:rPr>
          <w:rFonts w:eastAsiaTheme="minorHAnsi"/>
        </w:rPr>
        <w:fldChar w:fldCharType="begin"/>
      </w:r>
      <w:r w:rsidR="00EC02B3">
        <w:rPr>
          <w:rFonts w:eastAsiaTheme="minorHAnsi"/>
        </w:rPr>
        <w:instrText xml:space="preserve"> REF _Ref527726142 \h </w:instrText>
      </w:r>
      <w:r w:rsidR="00EC02B3">
        <w:rPr>
          <w:rFonts w:eastAsiaTheme="minorHAnsi"/>
        </w:rPr>
      </w:r>
      <w:r w:rsidR="00EC02B3">
        <w:rPr>
          <w:rFonts w:eastAsiaTheme="minorHAnsi"/>
        </w:rPr>
        <w:fldChar w:fldCharType="separate"/>
      </w:r>
      <w:r w:rsidR="007C7752">
        <w:t xml:space="preserve">Figure </w:t>
      </w:r>
      <w:r w:rsidR="007C7752">
        <w:rPr>
          <w:noProof/>
        </w:rPr>
        <w:t>38</w:t>
      </w:r>
      <w:r w:rsidR="00EC02B3">
        <w:rPr>
          <w:rFonts w:eastAsiaTheme="minorHAnsi"/>
        </w:rPr>
        <w:fldChar w:fldCharType="end"/>
      </w:r>
      <w:r w:rsidR="00EC02B3">
        <w:rPr>
          <w:rFonts w:eastAsiaTheme="minorHAnsi"/>
        </w:rPr>
        <w:t>)</w:t>
      </w:r>
      <w:r w:rsidR="004A2270">
        <w:t>. A list of ClusterSummary</w:t>
      </w:r>
      <w:r w:rsidR="00EC02B3">
        <w:t xml:space="preserve"> objects</w:t>
      </w:r>
      <w:r w:rsidR="004A2270">
        <w:t>, one for each cluster in the solution, is generated</w:t>
      </w:r>
      <w:r w:rsidR="006B4073">
        <w:t>,</w:t>
      </w:r>
      <w:r w:rsidR="004A2270">
        <w:t xml:space="preserve"> describing centroids, the number of data points contained, thermal indices, </w:t>
      </w:r>
      <w:r w:rsidR="00A5326A">
        <w:t>average temperature</w:t>
      </w:r>
      <w:r w:rsidR="004A2270">
        <w:t xml:space="preserve"> and average relative humidity. </w:t>
      </w:r>
      <w:r w:rsidR="00A5326A">
        <w:t xml:space="preserve">The </w:t>
      </w:r>
      <w:r w:rsidR="004A2270">
        <w:t xml:space="preserve">ClusterSummary </w:t>
      </w:r>
      <w:r w:rsidR="00A5326A">
        <w:t xml:space="preserve">object </w:t>
      </w:r>
      <w:r w:rsidR="004A2270">
        <w:t xml:space="preserve">also contains </w:t>
      </w:r>
      <w:r w:rsidR="00A5326A">
        <w:t xml:space="preserve">design strategies associated with the cluster. </w:t>
      </w:r>
      <w:r w:rsidR="008A32AD">
        <w:t>Strategies</w:t>
      </w:r>
      <w:r w:rsidR="00115774">
        <w:t xml:space="preserve"> are determined by using the cluster’s temperature and relative humidity to define a single point and containment testing against the list of DesignStrategy</w:t>
      </w:r>
      <w:r w:rsidR="00C47850">
        <w:t xml:space="preserve"> objects</w:t>
      </w:r>
      <w:r w:rsidR="00115774">
        <w:t xml:space="preserve"> in the ThermalZones class. </w:t>
      </w:r>
      <w:r w:rsidR="004A2270">
        <w:t xml:space="preserve">The list of ClusterSummary </w:t>
      </w:r>
      <w:r w:rsidR="00C47850">
        <w:t xml:space="preserve">objects </w:t>
      </w:r>
      <w:r w:rsidR="00115774">
        <w:t xml:space="preserve">are converted to a Dataset&lt;Row&gt; and then written to a file in JSON format. </w:t>
      </w:r>
    </w:p>
    <w:p w14:paraId="770B9D8F" w14:textId="77777777" w:rsidR="006B4073" w:rsidRDefault="006B4073" w:rsidP="006B4073">
      <w:pPr>
        <w:pStyle w:val="Heading4"/>
      </w:pPr>
      <w:r>
        <w:t>Typical period</w:t>
      </w:r>
    </w:p>
    <w:p w14:paraId="13A86074" w14:textId="77777777" w:rsidR="006B4073" w:rsidRDefault="006B4073" w:rsidP="006B4073">
      <w:r>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Default="006B4073" w:rsidP="006B4073">
      <w:pPr>
        <w:pStyle w:val="Heading4"/>
      </w:pPr>
      <w:r>
        <w:t xml:space="preserve">Typical period with monthly granularity </w:t>
      </w:r>
    </w:p>
    <w:p w14:paraId="48D390A0" w14:textId="77777777" w:rsidR="006B4073" w:rsidRPr="000F2069" w:rsidRDefault="006B4073" w:rsidP="006B4073">
      <w:r>
        <w:t>Creating a typical period with monthly granularity first requires iterating the months of the year and filtering the data by each month. A typical period for each month is created by grouping by location and then finding the most frequent cluster number and assigning appropriate strategies and storing the results.</w:t>
      </w:r>
    </w:p>
    <w:p w14:paraId="3E9B3E6E" w14:textId="77777777" w:rsidR="0004478D" w:rsidRDefault="0004478D" w:rsidP="0004478D">
      <w:pPr>
        <w:keepNext/>
      </w:pPr>
      <w:r>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048FEDB4" w:rsidR="0004478D" w:rsidRPr="0003120F" w:rsidRDefault="0004478D" w:rsidP="0004478D">
      <w:pPr>
        <w:pStyle w:val="Caption"/>
      </w:pPr>
      <w:bookmarkStart w:id="110" w:name="_Ref527726142"/>
      <w:bookmarkStart w:id="111" w:name="_Toc527887179"/>
      <w:r>
        <w:t xml:space="preserve">Figure </w:t>
      </w:r>
      <w:fldSimple w:instr=" SEQ Figure \* ARABIC ">
        <w:r w:rsidR="00E0190B">
          <w:rPr>
            <w:noProof/>
          </w:rPr>
          <w:t>40</w:t>
        </w:r>
      </w:fldSimple>
      <w:bookmarkEnd w:id="110"/>
      <w:r>
        <w:t xml:space="preserve"> Analysis package and Output sub-package</w:t>
      </w:r>
      <w:bookmarkEnd w:id="111"/>
    </w:p>
    <w:p w14:paraId="43435C80" w14:textId="69CD58D6" w:rsidR="00D31F4A" w:rsidRDefault="00A442E1" w:rsidP="000F2069">
      <w:pPr>
        <w:pStyle w:val="Heading4"/>
      </w:pPr>
      <w:r>
        <w:t>Y</w:t>
      </w:r>
      <w:r w:rsidR="00D31F4A">
        <w:t xml:space="preserve">ear </w:t>
      </w:r>
      <w:r w:rsidR="000F2069">
        <w:t xml:space="preserve">+ </w:t>
      </w:r>
      <w:r w:rsidR="00D31F4A">
        <w:t>month</w:t>
      </w:r>
      <w:r w:rsidR="000F2069">
        <w:t xml:space="preserve"> +</w:t>
      </w:r>
      <w:r>
        <w:t xml:space="preserve"> cluster</w:t>
      </w:r>
    </w:p>
    <w:p w14:paraId="05D600BB" w14:textId="2D8EA066" w:rsidR="000F2069" w:rsidRDefault="001A3DEA" w:rsidP="000F2069">
      <w:r>
        <w:t xml:space="preserve">This form of query results in one data set for each year and each month </w:t>
      </w:r>
      <w:r w:rsidR="00740585">
        <w:t>of the original data, t</w:t>
      </w:r>
      <w:r w:rsidR="0006132D">
        <w:t>he process iterates each year and each month</w:t>
      </w:r>
      <w:r w:rsidR="00740585">
        <w:t xml:space="preserve"> </w:t>
      </w:r>
      <w:r w:rsidR="00790D0C">
        <w:t>(</w:t>
      </w:r>
      <w:r w:rsidR="00740585">
        <w:fldChar w:fldCharType="begin"/>
      </w:r>
      <w:r w:rsidR="00740585">
        <w:instrText xml:space="preserve"> REF _Ref527726011 \h </w:instrText>
      </w:r>
      <w:r w:rsidR="00740585">
        <w:fldChar w:fldCharType="separate"/>
      </w:r>
      <w:r w:rsidR="007C7752">
        <w:t xml:space="preserve">Figure </w:t>
      </w:r>
      <w:r w:rsidR="007C7752">
        <w:rPr>
          <w:noProof/>
        </w:rPr>
        <w:t>39</w:t>
      </w:r>
      <w:r w:rsidR="00740585">
        <w:fldChar w:fldCharType="end"/>
      </w:r>
      <w:r w:rsidR="00790D0C">
        <w:t>)</w:t>
      </w:r>
      <w:r w:rsidR="0006132D">
        <w:t xml:space="preserve"> storing the filtered data </w:t>
      </w:r>
      <w:r w:rsidR="00740585">
        <w:t xml:space="preserve">and a summary of the frequency of design strategies </w:t>
      </w:r>
      <w:r w:rsidR="0006132D">
        <w:t>at each iteration</w:t>
      </w:r>
      <w:r w:rsidR="00740585">
        <w:t>. Additionally, for each cluster the frequency of found design strategies is also stored.</w:t>
      </w:r>
    </w:p>
    <w:p w14:paraId="58924E0A" w14:textId="4E22E219" w:rsidR="00740585" w:rsidRDefault="00740585" w:rsidP="00740585">
      <w:pPr>
        <w:keepNext/>
      </w:pPr>
      <w:r>
        <w:rPr>
          <w:noProof/>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61A6D77A" w:rsidR="00740585" w:rsidRPr="000F2069" w:rsidRDefault="00740585" w:rsidP="00740585">
      <w:pPr>
        <w:pStyle w:val="Caption"/>
      </w:pPr>
      <w:bookmarkStart w:id="112" w:name="_Ref527726011"/>
      <w:bookmarkStart w:id="113" w:name="_Toc527887180"/>
      <w:r>
        <w:t xml:space="preserve">Figure </w:t>
      </w:r>
      <w:fldSimple w:instr=" SEQ Figure \* ARABIC ">
        <w:r w:rsidR="00E0190B">
          <w:rPr>
            <w:noProof/>
          </w:rPr>
          <w:t>41</w:t>
        </w:r>
      </w:fldSimple>
      <w:bookmarkEnd w:id="112"/>
      <w:r>
        <w:t xml:space="preserve"> Year + month + cluster</w:t>
      </w:r>
      <w:bookmarkEnd w:id="113"/>
    </w:p>
    <w:p w14:paraId="3B858ABD" w14:textId="3241DE05" w:rsidR="00FE6526" w:rsidRDefault="0062212D" w:rsidP="00FE6526">
      <w:pPr>
        <w:pStyle w:val="Heading2"/>
      </w:pPr>
      <w:r>
        <w:t>D</w:t>
      </w:r>
      <w:r w:rsidR="00466236">
        <w:t>ashboard</w:t>
      </w:r>
      <w:r>
        <w:t xml:space="preserve"> + visualisation</w:t>
      </w:r>
    </w:p>
    <w:p w14:paraId="7295A85D" w14:textId="291A8C05" w:rsidR="00BC61D0" w:rsidRDefault="00466236" w:rsidP="00466236">
      <w:r>
        <w:t>Once the analysis successfully completes the Step on the EMR cluster is given the status of COMPLETED. The UI’s resources monitoring function detect</w:t>
      </w:r>
      <w:r w:rsidR="007C7752">
        <w:t>s</w:t>
      </w:r>
      <w:r>
        <w:t xml:space="preserve"> the status and change</w:t>
      </w:r>
      <w:r w:rsidR="007C7752">
        <w:t>s</w:t>
      </w:r>
      <w:r>
        <w:t xml:space="preserve"> the controls available on the interface</w:t>
      </w:r>
      <w:r w:rsidR="00BC61D0">
        <w:t>,</w:t>
      </w:r>
      <w:r w:rsidR="007C7752">
        <w:t xml:space="preserve"> eabling</w:t>
      </w:r>
      <w:r w:rsidR="00BC61D0">
        <w:t xml:space="preserve"> the results button available and </w:t>
      </w:r>
      <w:r w:rsidR="007C7752">
        <w:t>disabling other controls</w:t>
      </w:r>
      <w:r w:rsidR="00BC61D0">
        <w:t>.</w:t>
      </w:r>
      <w:r w:rsidR="00F064ED">
        <w:t xml:space="preserve"> Clicking the dashboard button triggers an event in the GUIWorkflowBuilder class that checks if a dashboard has </w:t>
      </w:r>
      <w:r w:rsidR="00F064ED">
        <w:lastRenderedPageBreak/>
        <w:t xml:space="preserve">been generated, if it </w:t>
      </w:r>
      <w:r w:rsidR="00C02C32">
        <w:t>exists,</w:t>
      </w:r>
      <w:r w:rsidR="00F064ED">
        <w:t xml:space="preserve"> the </w:t>
      </w:r>
      <w:r w:rsidR="000D4840">
        <w:t>web engine in the UI’s visualise tab is updated with the workflow’s dashboard URL. The application also opens the default browser and points to the same URL.</w:t>
      </w:r>
    </w:p>
    <w:p w14:paraId="0CD214A7" w14:textId="38536E57" w:rsidR="00BC61D0" w:rsidRDefault="00F064ED" w:rsidP="00BC61D0">
      <w:pPr>
        <w:keepNext/>
      </w:pPr>
      <w:r>
        <w:rPr>
          <w:noProof/>
        </w:rPr>
        <w:drawing>
          <wp:inline distT="0" distB="0" distL="0" distR="0" wp14:anchorId="73BCD253" wp14:editId="28D5309B">
            <wp:extent cx="5731510" cy="2225040"/>
            <wp:effectExtent l="0" t="0" r="254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7FF3FA11" w14:textId="21EB764F" w:rsidR="00BC61D0" w:rsidRDefault="00BC61D0" w:rsidP="00BC61D0">
      <w:pPr>
        <w:pStyle w:val="Caption"/>
      </w:pPr>
      <w:bookmarkStart w:id="114" w:name="_Toc527887181"/>
      <w:r>
        <w:t xml:space="preserve">Figure </w:t>
      </w:r>
      <w:fldSimple w:instr=" SEQ Figure \* ARABIC ">
        <w:r w:rsidR="00E0190B">
          <w:rPr>
            <w:noProof/>
          </w:rPr>
          <w:t>42</w:t>
        </w:r>
      </w:fldSimple>
      <w:r>
        <w:t xml:space="preserve"> Dashboard button available</w:t>
      </w:r>
      <w:bookmarkEnd w:id="114"/>
    </w:p>
    <w:p w14:paraId="57CF2D17" w14:textId="324A4B68" w:rsidR="009F46D5" w:rsidRDefault="000D4840" w:rsidP="009F46D5">
      <w:r>
        <w:t xml:space="preserve">If a dashboard </w:t>
      </w:r>
      <w:r w:rsidR="009F46D5">
        <w:t>does</w:t>
      </w:r>
      <w:r w:rsidR="00AD537F">
        <w:t xml:space="preserve"> not </w:t>
      </w:r>
      <w:r w:rsidR="003B4124">
        <w:t>exist</w:t>
      </w:r>
      <w:r w:rsidR="009F46D5">
        <w:t xml:space="preserve"> a new folder name is created</w:t>
      </w:r>
      <w:r w:rsidR="00C02C32">
        <w:t>,</w:t>
      </w:r>
      <w:r w:rsidR="009F46D5">
        <w:t xml:space="preserve"> </w:t>
      </w:r>
      <w:r w:rsidR="00C02C32">
        <w:t>this</w:t>
      </w:r>
      <w:r w:rsidR="009F46D5">
        <w:t xml:space="preserve"> will be located within a public bucket on S3 and contain the dashboard data files and index.html. T</w:t>
      </w:r>
      <w:r>
        <w:t>he GUIWorkflowBuilder creates a new thread that instanti</w:t>
      </w:r>
      <w:r w:rsidR="005F62EA">
        <w:t>ates the GeoVisualisation class (</w:t>
      </w:r>
      <w:r w:rsidR="005F62EA">
        <w:fldChar w:fldCharType="begin"/>
      </w:r>
      <w:r w:rsidR="005F62EA">
        <w:instrText xml:space="preserve"> REF _Ref527801847 \h </w:instrText>
      </w:r>
      <w:r w:rsidR="005F62EA">
        <w:fldChar w:fldCharType="separate"/>
      </w:r>
      <w:r w:rsidR="00C02C32">
        <w:t xml:space="preserve">Figure </w:t>
      </w:r>
      <w:r w:rsidR="00C02C32">
        <w:rPr>
          <w:noProof/>
        </w:rPr>
        <w:t>41</w:t>
      </w:r>
      <w:r w:rsidR="005F62EA">
        <w:fldChar w:fldCharType="end"/>
      </w:r>
      <w:r w:rsidR="005F62EA">
        <w:t xml:space="preserve">). The role of the GeoVisualisation class is to combine files output by the Spark application and transfer the merged files to a newly created space on a public bucket on S3.  </w:t>
      </w:r>
      <w:r w:rsidR="003B4124">
        <w:t>The S</w:t>
      </w:r>
      <w:r w:rsidR="005F62EA">
        <w:t xml:space="preserve">park application is distributed across several </w:t>
      </w:r>
      <w:r w:rsidR="003B4124">
        <w:t xml:space="preserve">machine </w:t>
      </w:r>
      <w:r w:rsidR="005F62EA">
        <w:t>instances</w:t>
      </w:r>
      <w:r w:rsidR="003B4124">
        <w:t xml:space="preserve"> on EMR</w:t>
      </w:r>
      <w:r w:rsidR="005F62EA">
        <w:t xml:space="preserve"> </w:t>
      </w:r>
      <w:r w:rsidR="003B4124">
        <w:t>specified by the user, any process that requires writing output is also distributed so multiple part</w:t>
      </w:r>
      <w:r w:rsidR="00C02C32">
        <w:t xml:space="preserve"> file</w:t>
      </w:r>
      <w:r w:rsidR="003B4124">
        <w:t>s are generated.  The GeoVisualisation class iterates all objects with a keypath prefix corresponding to the results location</w:t>
      </w:r>
      <w:r w:rsidR="009F46D5">
        <w:t xml:space="preserve"> on S3</w:t>
      </w:r>
      <w:r w:rsidR="003B4124">
        <w:t xml:space="preserve"> passed to the analysis application. </w:t>
      </w:r>
      <w:r w:rsidR="00A345A4">
        <w:t xml:space="preserve">All files with the string “part” in the name that share the same root keypath are combined and transferred to the public bucket with </w:t>
      </w:r>
      <w:r w:rsidR="00AF326E">
        <w:t>a new</w:t>
      </w:r>
      <w:r w:rsidR="00A345A4">
        <w:t xml:space="preserve"> keypath</w:t>
      </w:r>
      <w:r w:rsidR="009F46D5">
        <w:t xml:space="preserve"> comprised of the dashboard folder name and the</w:t>
      </w:r>
      <w:r w:rsidR="00AF326E">
        <w:t xml:space="preserve"> file’s</w:t>
      </w:r>
      <w:r w:rsidR="009F46D5">
        <w:t xml:space="preserve"> root keypath</w:t>
      </w:r>
      <w:r w:rsidR="00A345A4">
        <w:t xml:space="preserve">. </w:t>
      </w:r>
      <w:r w:rsidR="009F46D5">
        <w:t>The text file containing the serialised description of the original work flow is renamed</w:t>
      </w:r>
      <w:r w:rsidR="00A345A4">
        <w:t xml:space="preserve"> parameters.txt </w:t>
      </w:r>
      <w:r w:rsidR="009F46D5">
        <w:t>and transferred. A template</w:t>
      </w:r>
      <w:r w:rsidR="00A345A4">
        <w:t xml:space="preserve"> index.html referenc</w:t>
      </w:r>
      <w:r w:rsidR="009F46D5">
        <w:t>ing</w:t>
      </w:r>
      <w:r w:rsidR="00A345A4">
        <w:t xml:space="preserve"> a set of JavaScript file</w:t>
      </w:r>
      <w:r w:rsidR="009F46D5">
        <w:t>s</w:t>
      </w:r>
      <w:r w:rsidR="00A345A4">
        <w:t xml:space="preserve"> </w:t>
      </w:r>
      <w:r w:rsidR="009F46D5">
        <w:t>is also copied to the new location.</w:t>
      </w:r>
      <w:r w:rsidR="00A345A4">
        <w:t xml:space="preserve"> </w:t>
      </w:r>
      <w:r w:rsidR="009F46D5">
        <w:t>Once the file combine-and-transfer is complete the user can click the dashboard button and examine the dashboard either within the visualise tab in the application on the default browser.</w:t>
      </w:r>
    </w:p>
    <w:p w14:paraId="673B967E" w14:textId="2FE31FCD" w:rsidR="0007682A" w:rsidRPr="009F46D5" w:rsidRDefault="0007682A" w:rsidP="009F46D5">
      <w:r>
        <w:t xml:space="preserve">The index.html is a landing page that references a set of shared JavaScript files that define the dashboard framework. Some of these are JavaScript classes while others (shown in grey in </w:t>
      </w:r>
      <w:r>
        <w:fldChar w:fldCharType="begin"/>
      </w:r>
      <w:r>
        <w:instrText xml:space="preserve"> REF _Ref527801847 \h </w:instrText>
      </w:r>
      <w:r>
        <w:fldChar w:fldCharType="separate"/>
      </w:r>
      <w:r>
        <w:t xml:space="preserve">Figure </w:t>
      </w:r>
      <w:r>
        <w:rPr>
          <w:noProof/>
        </w:rPr>
        <w:t>41</w:t>
      </w:r>
      <w:r>
        <w:fldChar w:fldCharType="end"/>
      </w:r>
      <w:r>
        <w:t xml:space="preserve">) contain functions defining the behaviour of the interface. The classes define charts and maps all use the d3.js library </w:t>
      </w:r>
      <w:r>
        <w:fldChar w:fldCharType="begin" w:fldLock="1"/>
      </w:r>
      <w:r w:rsidR="00E50A14">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fldChar w:fldCharType="separate"/>
      </w:r>
      <w:r w:rsidRPr="00AF326E">
        <w:rPr>
          <w:noProof/>
        </w:rPr>
        <w:t>(Bostock, 2017a)</w:t>
      </w:r>
      <w:r>
        <w:fldChar w:fldCharType="end"/>
      </w:r>
      <w:r>
        <w:t xml:space="preserve">, all the classes are instantiated several times on the dashboard to visualise the results according to the structure defined by the analytic process. </w:t>
      </w:r>
      <w:r>
        <w:fldChar w:fldCharType="begin"/>
      </w:r>
      <w:r>
        <w:instrText xml:space="preserve"> REF _Ref527803688 \h </w:instrText>
      </w:r>
      <w:r>
        <w:fldChar w:fldCharType="separate"/>
      </w:r>
      <w:r>
        <w:t xml:space="preserve">Figure </w:t>
      </w:r>
      <w:r>
        <w:rPr>
          <w:noProof/>
        </w:rPr>
        <w:t>42</w:t>
      </w:r>
      <w:r>
        <w:fldChar w:fldCharType="end"/>
      </w:r>
      <w:r>
        <w:t xml:space="preserve"> describes the sequences of functions called on opening the page and where object instances are created. The zone shaded grey indicates a subset of the behaviour that is triggered when the user interacts with a control on the dashboard. Three sections are provided for examining the results; overview, cluster explorer and comfort comparison.</w:t>
      </w:r>
    </w:p>
    <w:p w14:paraId="77A4AD7D" w14:textId="3424D1D6" w:rsidR="005F62EA" w:rsidRDefault="005F62EA" w:rsidP="005F62EA">
      <w:pPr>
        <w:keepNext/>
      </w:pPr>
      <w:r>
        <w:rPr>
          <w:noProof/>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404C5D16" w:rsidR="005F62EA" w:rsidRDefault="005F62EA" w:rsidP="005F62EA">
      <w:pPr>
        <w:pStyle w:val="Caption"/>
      </w:pPr>
      <w:bookmarkStart w:id="115" w:name="_Ref527801847"/>
      <w:bookmarkStart w:id="116" w:name="_Toc527887182"/>
      <w:r>
        <w:t xml:space="preserve">Figure </w:t>
      </w:r>
      <w:fldSimple w:instr=" SEQ Figure \* ARABIC ">
        <w:r w:rsidR="00E0190B">
          <w:rPr>
            <w:noProof/>
          </w:rPr>
          <w:t>43</w:t>
        </w:r>
      </w:fldSimple>
      <w:bookmarkEnd w:id="115"/>
      <w:r>
        <w:t xml:space="preserve"> Visualisation package and classes</w:t>
      </w:r>
      <w:r w:rsidR="009F46D5">
        <w:t>.</w:t>
      </w:r>
      <w:bookmarkEnd w:id="116"/>
    </w:p>
    <w:p w14:paraId="4D95B118" w14:textId="42D68D50" w:rsidR="00913C29" w:rsidRDefault="00A4418E" w:rsidP="00913C29">
      <w:pPr>
        <w:keepNext/>
      </w:pPr>
      <w:r>
        <w:rPr>
          <w:noProof/>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58EBA2DE" w:rsidR="00913C29" w:rsidRDefault="00913C29" w:rsidP="00913C29">
      <w:pPr>
        <w:pStyle w:val="Caption"/>
      </w:pPr>
      <w:bookmarkStart w:id="117" w:name="_Ref527803688"/>
      <w:bookmarkStart w:id="118" w:name="_Toc527887183"/>
      <w:r>
        <w:t xml:space="preserve">Figure </w:t>
      </w:r>
      <w:fldSimple w:instr=" SEQ Figure \* ARABIC ">
        <w:r w:rsidR="00E0190B">
          <w:rPr>
            <w:noProof/>
          </w:rPr>
          <w:t>44</w:t>
        </w:r>
      </w:fldSimple>
      <w:bookmarkEnd w:id="117"/>
      <w:r>
        <w:t xml:space="preserve"> Dashboard behaviour model</w:t>
      </w:r>
      <w:r w:rsidR="00A76960">
        <w:t>.</w:t>
      </w:r>
      <w:bookmarkEnd w:id="118"/>
    </w:p>
    <w:p w14:paraId="4BB19B2E" w14:textId="1E7B15B9" w:rsidR="007275EC" w:rsidRDefault="00C7446A" w:rsidP="00773AF3">
      <w:pPr>
        <w:pStyle w:val="Heading3"/>
      </w:pPr>
      <w:r>
        <w:lastRenderedPageBreak/>
        <w:t>Overview</w:t>
      </w:r>
    </w:p>
    <w:p w14:paraId="099461A0" w14:textId="3B756AF6" w:rsidR="00A76960" w:rsidRPr="001169CD" w:rsidRDefault="00A76960" w:rsidP="00A76960">
      <w:r>
        <w:t>The overview section</w:t>
      </w:r>
      <w:r w:rsidR="0007682A">
        <w:t xml:space="preserve"> </w:t>
      </w:r>
      <w:r>
        <w:t xml:space="preserve">displays the input parameters and performance indices plus the URL of the page. If the analysis involved the optimisation routine </w:t>
      </w:r>
      <w:r w:rsidR="00EF3C99">
        <w:t>LineGraph objects are created</w:t>
      </w:r>
      <w:r>
        <w:t xml:space="preserve"> for each of the three indices are shown</w:t>
      </w:r>
      <w:r w:rsidR="002F7243">
        <w:t>,</w:t>
      </w:r>
      <w:r>
        <w:t xml:space="preserve"> each with a red dot showing the optimal number of </w:t>
      </w:r>
      <w:r w:rsidR="0007682A">
        <w:t>clusters (</w:t>
      </w:r>
      <w:r w:rsidR="0007682A">
        <w:fldChar w:fldCharType="begin"/>
      </w:r>
      <w:r w:rsidR="0007682A">
        <w:instrText xml:space="preserve"> REF _Ref527811391 \h </w:instrText>
      </w:r>
      <w:r w:rsidR="0007682A">
        <w:fldChar w:fldCharType="separate"/>
      </w:r>
      <w:r w:rsidR="0007682A">
        <w:t xml:space="preserve">Figure </w:t>
      </w:r>
      <w:r w:rsidR="0007682A">
        <w:rPr>
          <w:noProof/>
        </w:rPr>
        <w:t>43</w:t>
      </w:r>
      <w:r w:rsidR="0007682A">
        <w:fldChar w:fldCharType="end"/>
      </w:r>
      <w:r w:rsidR="0007682A">
        <w:t>)</w:t>
      </w:r>
      <w:r>
        <w:t>.</w:t>
      </w:r>
      <w:r w:rsidR="002F7243">
        <w:t xml:space="preserve"> Scores for each index are shown on the left-hand panel. If the user selected the number of clusters the score for each index is shown in each panel </w:t>
      </w:r>
      <w:r w:rsidR="00B26A98">
        <w:t>(</w:t>
      </w:r>
      <w:r w:rsidR="00B26A98">
        <w:fldChar w:fldCharType="begin"/>
      </w:r>
      <w:r w:rsidR="00B26A98">
        <w:instrText xml:space="preserve"> REF _Ref527811570 \h </w:instrText>
      </w:r>
      <w:r w:rsidR="00B26A98">
        <w:fldChar w:fldCharType="separate"/>
      </w:r>
      <w:r w:rsidR="00B26A98">
        <w:t xml:space="preserve">Figure </w:t>
      </w:r>
      <w:r w:rsidR="00B26A98">
        <w:rPr>
          <w:noProof/>
        </w:rPr>
        <w:t>44</w:t>
      </w:r>
      <w:r w:rsidR="00B26A98">
        <w:fldChar w:fldCharType="end"/>
      </w:r>
      <w:r w:rsidR="00B26A98">
        <w:t>).</w:t>
      </w:r>
      <w:r w:rsidR="005D4287">
        <w:t xml:space="preserve"> </w:t>
      </w:r>
    </w:p>
    <w:p w14:paraId="442B461B" w14:textId="1561C5E6" w:rsidR="00A76960" w:rsidRDefault="00092B52" w:rsidP="00A76960">
      <w:pPr>
        <w:keepNext/>
      </w:pPr>
      <w:r>
        <w:rPr>
          <w:noProof/>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71231CCE" w:rsidR="00A76960" w:rsidRDefault="00A76960" w:rsidP="00A76960">
      <w:pPr>
        <w:pStyle w:val="Caption"/>
      </w:pPr>
      <w:bookmarkStart w:id="119" w:name="_Ref527811391"/>
      <w:bookmarkStart w:id="120" w:name="_Toc527887184"/>
      <w:r>
        <w:t xml:space="preserve">Figure </w:t>
      </w:r>
      <w:fldSimple w:instr=" SEQ Figure \* ARABIC ">
        <w:r w:rsidR="00E0190B">
          <w:rPr>
            <w:noProof/>
          </w:rPr>
          <w:t>45</w:t>
        </w:r>
      </w:fldSimple>
      <w:bookmarkEnd w:id="119"/>
      <w:r>
        <w:t xml:space="preserve"> Dashboard overview section</w:t>
      </w:r>
      <w:r w:rsidR="002F7243">
        <w:t xml:space="preserve"> for optimisation</w:t>
      </w:r>
      <w:bookmarkEnd w:id="120"/>
    </w:p>
    <w:p w14:paraId="6AAE5FDD" w14:textId="77777777" w:rsidR="002F7243" w:rsidRDefault="002F7243" w:rsidP="002F7243">
      <w:pPr>
        <w:keepNext/>
      </w:pPr>
      <w:r>
        <w:rPr>
          <w:noProof/>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68C1300B" w14:textId="12DD6BDA" w:rsidR="002F7243" w:rsidRDefault="002F7243" w:rsidP="002F7243">
      <w:pPr>
        <w:pStyle w:val="Caption"/>
      </w:pPr>
      <w:bookmarkStart w:id="121" w:name="_Ref527811570"/>
      <w:bookmarkStart w:id="122" w:name="_Toc527887185"/>
      <w:r>
        <w:t xml:space="preserve">Figure </w:t>
      </w:r>
      <w:fldSimple w:instr=" SEQ Figure \* ARABIC ">
        <w:r w:rsidR="00E0190B">
          <w:rPr>
            <w:noProof/>
          </w:rPr>
          <w:t>46</w:t>
        </w:r>
      </w:fldSimple>
      <w:bookmarkEnd w:id="121"/>
      <w:r>
        <w:t xml:space="preserve"> Dashboard overview section for single clustering solution</w:t>
      </w:r>
      <w:bookmarkEnd w:id="122"/>
      <w:r>
        <w:t xml:space="preserve"> </w:t>
      </w:r>
    </w:p>
    <w:p w14:paraId="67D0C3CC" w14:textId="37BB557A" w:rsidR="008F25B1" w:rsidRPr="008F25B1" w:rsidRDefault="008F25B1" w:rsidP="00773AF3">
      <w:pPr>
        <w:pStyle w:val="Heading3"/>
      </w:pPr>
      <w:r>
        <w:t>Cluster explorer</w:t>
      </w:r>
    </w:p>
    <w:p w14:paraId="64C6022A" w14:textId="10A1C6C3" w:rsidR="00622522" w:rsidRDefault="005D4287" w:rsidP="005D4287">
      <w:r>
        <w:t xml:space="preserve">The cluster explorer section provides </w:t>
      </w:r>
      <w:r w:rsidR="0007682A">
        <w:t>various</w:t>
      </w:r>
      <w:r>
        <w:t xml:space="preserve"> ways of looking at the results</w:t>
      </w:r>
      <w:r w:rsidR="00622522">
        <w:t xml:space="preserve">. These are accessed by clicking on </w:t>
      </w:r>
      <w:r w:rsidR="00BB3999">
        <w:t>a</w:t>
      </w:r>
      <w:r w:rsidR="00622522">
        <w:t xml:space="preserve"> tab </w:t>
      </w:r>
      <w:r w:rsidR="00BB3999">
        <w:t xml:space="preserve">to select the </w:t>
      </w:r>
      <w:r w:rsidR="0007682A">
        <w:t>temporal method</w:t>
      </w:r>
      <w:r w:rsidR="00BB3999">
        <w:t xml:space="preserve"> </w:t>
      </w:r>
      <w:r w:rsidR="00622522">
        <w:t xml:space="preserve">and then </w:t>
      </w:r>
      <w:r w:rsidR="00BB3999">
        <w:t xml:space="preserve">on </w:t>
      </w:r>
      <w:r w:rsidR="00622522">
        <w:t xml:space="preserve">the </w:t>
      </w:r>
      <w:r w:rsidR="00970348">
        <w:t xml:space="preserve">nested </w:t>
      </w:r>
      <w:r w:rsidR="00622522">
        <w:t>tab</w:t>
      </w:r>
      <w:r w:rsidR="00970348">
        <w:t xml:space="preserve"> to select one of the following </w:t>
      </w:r>
      <w:r w:rsidR="00770C9E">
        <w:t xml:space="preserve">time-cluster </w:t>
      </w:r>
      <w:r w:rsidR="00970348">
        <w:t>combinations</w:t>
      </w:r>
      <w:r w:rsidR="00BB3999">
        <w:t>:</w:t>
      </w:r>
    </w:p>
    <w:p w14:paraId="223E3F13" w14:textId="0BFB7942" w:rsidR="00622522" w:rsidRDefault="00622522" w:rsidP="00622522">
      <w:pPr>
        <w:pStyle w:val="ListParagraph"/>
        <w:numPr>
          <w:ilvl w:val="0"/>
          <w:numId w:val="15"/>
        </w:numPr>
      </w:pPr>
      <w:r>
        <w:t>all time steps / all clusters</w:t>
      </w:r>
    </w:p>
    <w:p w14:paraId="3E9314D0" w14:textId="27A60BBB" w:rsidR="00622522" w:rsidRDefault="00622522" w:rsidP="00622522">
      <w:pPr>
        <w:pStyle w:val="ListParagraph"/>
        <w:numPr>
          <w:ilvl w:val="0"/>
          <w:numId w:val="15"/>
        </w:numPr>
      </w:pPr>
      <w:r>
        <w:t>all time steps / single cluster</w:t>
      </w:r>
    </w:p>
    <w:p w14:paraId="0AA16D9D" w14:textId="76B5026F" w:rsidR="00622522" w:rsidRDefault="00622522" w:rsidP="00622522">
      <w:pPr>
        <w:pStyle w:val="ListParagraph"/>
        <w:numPr>
          <w:ilvl w:val="0"/>
          <w:numId w:val="15"/>
        </w:numPr>
      </w:pPr>
      <w:r>
        <w:t>single time step / all clusters</w:t>
      </w:r>
    </w:p>
    <w:p w14:paraId="1DCDA5AC" w14:textId="255AB1A3" w:rsidR="00D06FAE" w:rsidRDefault="00622522" w:rsidP="00D06FAE">
      <w:pPr>
        <w:pStyle w:val="ListParagraph"/>
        <w:numPr>
          <w:ilvl w:val="0"/>
          <w:numId w:val="15"/>
        </w:numPr>
      </w:pPr>
      <w:r>
        <w:t>single time step / single cluster</w:t>
      </w:r>
    </w:p>
    <w:p w14:paraId="1CCD9B99" w14:textId="048D7F15" w:rsidR="00D06FAE" w:rsidRDefault="004775B2" w:rsidP="00D06FAE">
      <w:pPr>
        <w:keepNext/>
      </w:pPr>
      <w:r>
        <w:rPr>
          <w:noProof/>
        </w:rPr>
        <w:lastRenderedPageBreak/>
        <w:drawing>
          <wp:inline distT="0" distB="0" distL="0" distR="0" wp14:anchorId="4350F210" wp14:editId="4B90424C">
            <wp:extent cx="5731510" cy="2294255"/>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action1.png"/>
                    <pic:cNvPicPr/>
                  </pic:nvPicPr>
                  <pic:blipFill>
                    <a:blip r:embed="rId60">
                      <a:extLst>
                        <a:ext uri="{28A0092B-C50C-407E-A947-70E740481C1C}">
                          <a14:useLocalDpi xmlns:a14="http://schemas.microsoft.com/office/drawing/2010/main" val="0"/>
                        </a:ext>
                      </a:extLst>
                    </a:blip>
                    <a:stretch>
                      <a:fillRect/>
                    </a:stretch>
                  </pic:blipFill>
                  <pic:spPr>
                    <a:xfrm>
                      <a:off x="0" y="0"/>
                      <a:ext cx="5731510" cy="2294255"/>
                    </a:xfrm>
                    <a:prstGeom prst="rect">
                      <a:avLst/>
                    </a:prstGeom>
                  </pic:spPr>
                </pic:pic>
              </a:graphicData>
            </a:graphic>
          </wp:inline>
        </w:drawing>
      </w:r>
    </w:p>
    <w:p w14:paraId="16D6F215" w14:textId="41EFB7AA" w:rsidR="00D06FAE" w:rsidRDefault="00D06FAE" w:rsidP="00D06FAE">
      <w:pPr>
        <w:pStyle w:val="Caption"/>
      </w:pPr>
      <w:bookmarkStart w:id="123" w:name="_Ref527813338"/>
      <w:bookmarkStart w:id="124" w:name="_Toc527887186"/>
      <w:r>
        <w:t xml:space="preserve">Figure </w:t>
      </w:r>
      <w:fldSimple w:instr=" SEQ Figure \* ARABIC ">
        <w:r w:rsidR="00E0190B">
          <w:rPr>
            <w:noProof/>
          </w:rPr>
          <w:t>47</w:t>
        </w:r>
      </w:fldSimple>
      <w:bookmarkEnd w:id="123"/>
      <w:r>
        <w:t xml:space="preserve"> Dashboard cluster explorer</w:t>
      </w:r>
      <w:r w:rsidR="006B4D13">
        <w:t xml:space="preserve"> all time steps / all clusters</w:t>
      </w:r>
      <w:r w:rsidR="007537FB">
        <w:t xml:space="preserve"> with interaction</w:t>
      </w:r>
      <w:bookmarkEnd w:id="124"/>
      <w:r w:rsidR="006B4D13">
        <w:t xml:space="preserve"> </w:t>
      </w:r>
    </w:p>
    <w:p w14:paraId="56F94CA9" w14:textId="36D44FE5" w:rsidR="006B4D13" w:rsidRDefault="00622522" w:rsidP="006B4D13">
      <w:r>
        <w:t xml:space="preserve">On opening the page all time steps and clusters are presented this corresponds with the output described in </w:t>
      </w:r>
      <w:r w:rsidRPr="00622522">
        <w:rPr>
          <w:highlight w:val="yellow"/>
        </w:rPr>
        <w:t>Typical period</w:t>
      </w:r>
      <w:r w:rsidR="00454988">
        <w:t xml:space="preserve"> section</w:t>
      </w:r>
      <w:r>
        <w:t xml:space="preserve">. </w:t>
      </w:r>
      <w:r w:rsidR="00EF3C99">
        <w:t>Instances of the MapGrid, DonutC</w:t>
      </w:r>
      <w:r w:rsidR="00BB3999">
        <w:t xml:space="preserve">hart and </w:t>
      </w:r>
      <w:r w:rsidR="00EF3C99">
        <w:t>PC</w:t>
      </w:r>
      <w:r w:rsidR="00BB3999">
        <w:t>hart</w:t>
      </w:r>
      <w:r w:rsidR="0072739C">
        <w:t xml:space="preserve"> </w:t>
      </w:r>
      <w:r w:rsidR="00EF3C99">
        <w:t xml:space="preserve">objects are used to provide </w:t>
      </w:r>
      <w:r w:rsidR="0072739C">
        <w:t>the user can interact with these to explore the data</w:t>
      </w:r>
      <w:r w:rsidR="004B0C18">
        <w:t xml:space="preserve">. The </w:t>
      </w:r>
      <w:r w:rsidR="00EF3C99">
        <w:t xml:space="preserve">PChart </w:t>
      </w:r>
      <w:r w:rsidR="004B0C18">
        <w:t xml:space="preserve">includes </w:t>
      </w:r>
      <w:r w:rsidR="00EF3C99">
        <w:t>D</w:t>
      </w:r>
      <w:r w:rsidR="004B0C18">
        <w:t>esign</w:t>
      </w:r>
      <w:r w:rsidR="00EF3C99">
        <w:t>S</w:t>
      </w:r>
      <w:r w:rsidR="004B0C18">
        <w:t>trategy</w:t>
      </w:r>
      <w:r w:rsidR="00EF3C99">
        <w:t xml:space="preserve"> class</w:t>
      </w:r>
      <w:r w:rsidR="004B0C18">
        <w:t xml:space="preserve"> boundary zones as shown in the UI (</w:t>
      </w:r>
      <w:r w:rsidR="0072739C">
        <w:fldChar w:fldCharType="begin"/>
      </w:r>
      <w:r w:rsidR="0072739C">
        <w:instrText xml:space="preserve"> REF _Ref527634062 \h </w:instrText>
      </w:r>
      <w:r w:rsidR="0072739C">
        <w:fldChar w:fldCharType="separate"/>
      </w:r>
      <w:r w:rsidR="00454988">
        <w:t xml:space="preserve">Figure </w:t>
      </w:r>
      <w:r w:rsidR="00454988">
        <w:rPr>
          <w:noProof/>
        </w:rPr>
        <w:t>31</w:t>
      </w:r>
      <w:r w:rsidR="0072739C">
        <w:fldChar w:fldCharType="end"/>
      </w:r>
      <w:r w:rsidR="004B0C18">
        <w:t>)</w:t>
      </w:r>
      <w:r w:rsidR="0072739C">
        <w:t xml:space="preserve">, listed on the chart are the strategies that correspond with the clusters shown on the </w:t>
      </w:r>
      <w:r w:rsidR="00EF3C99">
        <w:t>MapGrid</w:t>
      </w:r>
      <w:r w:rsidR="0072739C">
        <w:t>. Placing the mouse over the text highlights locations on the map where they are applicable and highlights the corresponding boundary on the psychrometric chart</w:t>
      </w:r>
      <w:r w:rsidR="00CA399B">
        <w:t xml:space="preserve"> (</w:t>
      </w:r>
      <w:r w:rsidR="007537FB">
        <w:fldChar w:fldCharType="begin"/>
      </w:r>
      <w:r w:rsidR="007537FB">
        <w:instrText xml:space="preserve"> REF _Ref527813338 \h </w:instrText>
      </w:r>
      <w:r w:rsidR="007537FB">
        <w:fldChar w:fldCharType="separate"/>
      </w:r>
      <w:r w:rsidR="00454988">
        <w:t xml:space="preserve">Figure </w:t>
      </w:r>
      <w:r w:rsidR="00454988">
        <w:rPr>
          <w:noProof/>
        </w:rPr>
        <w:t>45</w:t>
      </w:r>
      <w:r w:rsidR="007537FB">
        <w:fldChar w:fldCharType="end"/>
      </w:r>
      <w:r w:rsidR="00CA399B">
        <w:t>)</w:t>
      </w:r>
      <w:r w:rsidR="0072739C">
        <w:t xml:space="preserve">. </w:t>
      </w:r>
      <w:r w:rsidR="00D06FAE">
        <w:t>The distribution of points between clusters is show</w:t>
      </w:r>
      <w:r w:rsidR="00EF3C99">
        <w:t>n</w:t>
      </w:r>
      <w:r w:rsidR="00D06FAE">
        <w:t xml:space="preserve"> </w:t>
      </w:r>
      <w:r w:rsidR="00EF3C99">
        <w:t>by</w:t>
      </w:r>
      <w:r w:rsidR="00D06FAE">
        <w:t xml:space="preserve"> the donut chart, placing the mouse over </w:t>
      </w:r>
      <w:r w:rsidR="00EF3C99">
        <w:t>this highlights the corresponding cluster</w:t>
      </w:r>
      <w:r w:rsidR="00D06FAE">
        <w:t xml:space="preserve"> on the map and scale. Similarly, mouse </w:t>
      </w:r>
      <w:r w:rsidR="00C80F67">
        <w:t>over the</w:t>
      </w:r>
      <w:r w:rsidR="00D06FAE">
        <w:t xml:space="preserve"> map or scale highlights the corresponding clusters on the donut</w:t>
      </w:r>
      <w:r w:rsidR="00C80F67">
        <w:t xml:space="preserve"> and scale or map</w:t>
      </w:r>
      <w:r w:rsidR="00D06FAE">
        <w:t>.</w:t>
      </w:r>
      <w:r w:rsidR="007537FB">
        <w:t xml:space="preserve"> </w:t>
      </w:r>
      <w:r w:rsidR="006B4D13">
        <w:t xml:space="preserve">Selecting the single cluster tab shows provides a range control to select an individual cluster and examine its population, associated the strategies and their spatial distribution. </w:t>
      </w:r>
    </w:p>
    <w:p w14:paraId="0BBF9EDD" w14:textId="77777777" w:rsidR="007537FB" w:rsidRDefault="007537FB" w:rsidP="007537FB">
      <w:pPr>
        <w:keepNext/>
      </w:pPr>
      <w:r>
        <w:rPr>
          <w:noProof/>
        </w:rPr>
        <w:drawing>
          <wp:inline distT="0" distB="0" distL="0" distR="0" wp14:anchorId="36145EE9" wp14:editId="71219E37">
            <wp:extent cx="5731510" cy="2322195"/>
            <wp:effectExtent l="0" t="0" r="254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inglecluster.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322195"/>
                    </a:xfrm>
                    <a:prstGeom prst="rect">
                      <a:avLst/>
                    </a:prstGeom>
                  </pic:spPr>
                </pic:pic>
              </a:graphicData>
            </a:graphic>
          </wp:inline>
        </w:drawing>
      </w:r>
    </w:p>
    <w:p w14:paraId="3248E252" w14:textId="7DBBFBAA" w:rsidR="006B4D13" w:rsidRDefault="007537FB" w:rsidP="007537FB">
      <w:pPr>
        <w:pStyle w:val="Caption"/>
      </w:pPr>
      <w:bookmarkStart w:id="125" w:name="_Toc527887187"/>
      <w:r>
        <w:t xml:space="preserve">Figure </w:t>
      </w:r>
      <w:fldSimple w:instr=" SEQ Figure \* ARABIC ">
        <w:r w:rsidR="00E0190B">
          <w:rPr>
            <w:noProof/>
          </w:rPr>
          <w:t>48</w:t>
        </w:r>
      </w:fldSimple>
      <w:r>
        <w:t xml:space="preserve"> </w:t>
      </w:r>
      <w:r w:rsidRPr="00EA412B">
        <w:t xml:space="preserve">Dashboard cluster explorer all time steps / </w:t>
      </w:r>
      <w:r>
        <w:t>single cluster</w:t>
      </w:r>
      <w:r w:rsidRPr="00EA412B">
        <w:t xml:space="preserve"> with interaction</w:t>
      </w:r>
      <w:bookmarkEnd w:id="125"/>
    </w:p>
    <w:p w14:paraId="12393700" w14:textId="60AE56F0" w:rsidR="00A227B8" w:rsidRDefault="00A227B8" w:rsidP="00A227B8">
      <w:r>
        <w:t>Single time step / all clusters mode provides the option of exploring a specific year and month</w:t>
      </w:r>
      <w:r w:rsidR="00312959">
        <w:t xml:space="preserve"> and examining the design strategies associated with that period</w:t>
      </w:r>
      <w:r w:rsidR="00F943A8">
        <w:t>. The interface includes MapGrid, DonutChart and PChart objects plus</w:t>
      </w:r>
      <w:r>
        <w:t xml:space="preserve"> range controllers</w:t>
      </w:r>
      <w:r w:rsidR="00312959">
        <w:t xml:space="preserve"> for year and month.</w:t>
      </w:r>
      <w:r>
        <w:t xml:space="preserve"> </w:t>
      </w:r>
      <w:r w:rsidR="003A5A82">
        <w:t xml:space="preserve">This corresponds with the </w:t>
      </w:r>
      <w:r w:rsidR="003A5A82">
        <w:lastRenderedPageBreak/>
        <w:t xml:space="preserve">output described in </w:t>
      </w:r>
      <w:r w:rsidR="003A5A82" w:rsidRPr="003A5A82">
        <w:rPr>
          <w:highlight w:val="yellow"/>
        </w:rPr>
        <w:t>Year + month + cluster</w:t>
      </w:r>
      <w:r w:rsidR="00454988">
        <w:rPr>
          <w:highlight w:val="yellow"/>
        </w:rPr>
        <w:t xml:space="preserve"> section</w:t>
      </w:r>
      <w:r w:rsidR="003A5A82" w:rsidRPr="003A5A82">
        <w:rPr>
          <w:highlight w:val="yellow"/>
        </w:rPr>
        <w:t>.</w:t>
      </w:r>
      <w:r w:rsidR="003A5A82">
        <w:t xml:space="preserve">  </w:t>
      </w:r>
      <w:r>
        <w:t>Selecting the single cluster tab in this mode provides more detail</w:t>
      </w:r>
      <w:r w:rsidR="004A2487">
        <w:t>ed</w:t>
      </w:r>
      <w:r>
        <w:t xml:space="preserve"> </w:t>
      </w:r>
      <w:r w:rsidR="00454988">
        <w:t>infromation</w:t>
      </w:r>
      <w:r>
        <w:t xml:space="preserve"> of a single cluster a</w:t>
      </w:r>
      <w:r w:rsidR="004A2487">
        <w:t>t a</w:t>
      </w:r>
      <w:r>
        <w:t xml:space="preserve"> specific time (</w:t>
      </w:r>
      <w:r>
        <w:fldChar w:fldCharType="begin"/>
      </w:r>
      <w:r>
        <w:instrText xml:space="preserve"> REF _Ref527813845 \h </w:instrText>
      </w:r>
      <w:r>
        <w:fldChar w:fldCharType="separate"/>
      </w:r>
      <w:r w:rsidR="005A060C">
        <w:t xml:space="preserve">Figure </w:t>
      </w:r>
      <w:r w:rsidR="005A060C">
        <w:rPr>
          <w:noProof/>
        </w:rPr>
        <w:t>48</w:t>
      </w:r>
      <w:r>
        <w:fldChar w:fldCharType="end"/>
      </w:r>
      <w:r>
        <w:t>).</w:t>
      </w:r>
    </w:p>
    <w:p w14:paraId="79B1BEBD" w14:textId="77777777" w:rsidR="00A227B8" w:rsidRDefault="00A227B8" w:rsidP="00A227B8">
      <w:pPr>
        <w:keepNext/>
      </w:pPr>
      <w:r>
        <w:rPr>
          <w:noProof/>
        </w:rPr>
        <w:drawing>
          <wp:inline distT="0" distB="0" distL="0" distR="0" wp14:anchorId="10737EAF" wp14:editId="6854034C">
            <wp:extent cx="5731510" cy="2303780"/>
            <wp:effectExtent l="0" t="0" r="254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ingleTimeAllCluster.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303780"/>
                    </a:xfrm>
                    <a:prstGeom prst="rect">
                      <a:avLst/>
                    </a:prstGeom>
                  </pic:spPr>
                </pic:pic>
              </a:graphicData>
            </a:graphic>
          </wp:inline>
        </w:drawing>
      </w:r>
    </w:p>
    <w:p w14:paraId="3CC1E782" w14:textId="2440FE92" w:rsidR="00A227B8" w:rsidRDefault="00A227B8" w:rsidP="00A227B8">
      <w:pPr>
        <w:pStyle w:val="Caption"/>
      </w:pPr>
      <w:bookmarkStart w:id="126" w:name="_Toc527887188"/>
      <w:r>
        <w:t xml:space="preserve">Figure </w:t>
      </w:r>
      <w:fldSimple w:instr=" SEQ Figure \* ARABIC ">
        <w:r w:rsidR="00E0190B">
          <w:rPr>
            <w:noProof/>
          </w:rPr>
          <w:t>49</w:t>
        </w:r>
      </w:fldSimple>
      <w:r>
        <w:t xml:space="preserve"> </w:t>
      </w:r>
      <w:r w:rsidRPr="00ED76FD">
        <w:t xml:space="preserve">Dashboard cluster explorer </w:t>
      </w:r>
      <w:r>
        <w:t>single time step</w:t>
      </w:r>
      <w:r w:rsidRPr="00ED76FD">
        <w:t xml:space="preserve"> / </w:t>
      </w:r>
      <w:r>
        <w:t>all</w:t>
      </w:r>
      <w:r w:rsidRPr="00ED76FD">
        <w:t xml:space="preserve"> cluster</w:t>
      </w:r>
      <w:r>
        <w:t>s</w:t>
      </w:r>
      <w:r w:rsidRPr="00ED76FD">
        <w:t xml:space="preserve"> with interaction</w:t>
      </w:r>
      <w:bookmarkEnd w:id="126"/>
    </w:p>
    <w:p w14:paraId="074A4259" w14:textId="77777777" w:rsidR="00A227B8" w:rsidRDefault="00A227B8" w:rsidP="00A227B8">
      <w:pPr>
        <w:keepNext/>
      </w:pPr>
      <w:r>
        <w:rPr>
          <w:noProof/>
        </w:rPr>
        <w:drawing>
          <wp:inline distT="0" distB="0" distL="0" distR="0" wp14:anchorId="48D792DD" wp14:editId="60189F67">
            <wp:extent cx="5731510" cy="230568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ingleTimeSingelCluster.png"/>
                    <pic:cNvPicPr/>
                  </pic:nvPicPr>
                  <pic:blipFill>
                    <a:blip r:embed="rId63">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2C6A8C4F" w14:textId="03D670A9" w:rsidR="00A227B8" w:rsidRDefault="00A227B8" w:rsidP="00A227B8">
      <w:pPr>
        <w:pStyle w:val="Caption"/>
      </w:pPr>
      <w:bookmarkStart w:id="127" w:name="_Ref527813845"/>
      <w:bookmarkStart w:id="128" w:name="_Toc527887189"/>
      <w:r>
        <w:t xml:space="preserve">Figure </w:t>
      </w:r>
      <w:fldSimple w:instr=" SEQ Figure \* ARABIC ">
        <w:r w:rsidR="00E0190B">
          <w:rPr>
            <w:noProof/>
          </w:rPr>
          <w:t>50</w:t>
        </w:r>
      </w:fldSimple>
      <w:bookmarkEnd w:id="127"/>
      <w:r>
        <w:t xml:space="preserve"> </w:t>
      </w:r>
      <w:r w:rsidRPr="009556BF">
        <w:t>Dashboard cl</w:t>
      </w:r>
      <w:r>
        <w:t>uster explorer single time step</w:t>
      </w:r>
      <w:r w:rsidRPr="009556BF">
        <w:t xml:space="preserve"> / </w:t>
      </w:r>
      <w:r>
        <w:t>single cluster</w:t>
      </w:r>
      <w:r w:rsidRPr="009556BF">
        <w:t xml:space="preserve"> with interaction</w:t>
      </w:r>
      <w:bookmarkEnd w:id="128"/>
      <w:r>
        <w:t xml:space="preserve"> </w:t>
      </w:r>
    </w:p>
    <w:p w14:paraId="4A41F1DE" w14:textId="31C031EC" w:rsidR="00EF3C99" w:rsidRDefault="00EF3C99" w:rsidP="00773AF3">
      <w:pPr>
        <w:pStyle w:val="Heading3"/>
      </w:pPr>
      <w:r>
        <w:t>Comfort comparison</w:t>
      </w:r>
    </w:p>
    <w:p w14:paraId="775489F7" w14:textId="4514C4C6" w:rsidR="002C48A3" w:rsidRDefault="00EF3C99" w:rsidP="00EF3C99">
      <w:r>
        <w:t xml:space="preserve">The last section on the dashboard compares comfort indices predicted by </w:t>
      </w:r>
      <w:r w:rsidR="005A060C">
        <w:t xml:space="preserve">the </w:t>
      </w:r>
      <w:r>
        <w:t>clusters to those calculated by the variables for each grid cell or city</w:t>
      </w:r>
      <w:r w:rsidR="005A060C">
        <w:t xml:space="preserve"> (</w:t>
      </w:r>
      <w:r w:rsidR="005A060C">
        <w:fldChar w:fldCharType="begin"/>
      </w:r>
      <w:r w:rsidR="005A060C">
        <w:instrText xml:space="preserve"> REF _Ref527814940 \h </w:instrText>
      </w:r>
      <w:r w:rsidR="005A060C">
        <w:fldChar w:fldCharType="separate"/>
      </w:r>
      <w:r w:rsidR="005A060C">
        <w:t xml:space="preserve">Figure </w:t>
      </w:r>
      <w:r w:rsidR="005A060C">
        <w:rPr>
          <w:noProof/>
        </w:rPr>
        <w:t>49</w:t>
      </w:r>
      <w:r w:rsidR="005A060C">
        <w:fldChar w:fldCharType="end"/>
      </w:r>
      <w:r w:rsidR="005A060C">
        <w:t>)</w:t>
      </w:r>
      <w:r>
        <w:t>. Two comfort indices were defined during the analysis</w:t>
      </w:r>
      <w:r w:rsidR="005A060C">
        <w:t>;</w:t>
      </w:r>
      <w:r>
        <w:t xml:space="preserve"> UTCI and IDEAMCI. For each index </w:t>
      </w:r>
      <w:r w:rsidR="003E294B">
        <w:t xml:space="preserve">a brief description of each index and link to more detail information is provide. A ThermalComparison object is created for each index, this includes </w:t>
      </w:r>
      <w:r>
        <w:t>three Map</w:t>
      </w:r>
      <w:r w:rsidR="003E294B">
        <w:t>Grid objects showing the predic</w:t>
      </w:r>
      <w:r w:rsidR="00D6207C">
        <w:t>t</w:t>
      </w:r>
      <w:r w:rsidR="003E294B">
        <w:t xml:space="preserve">ed index, calculated and </w:t>
      </w:r>
      <w:r w:rsidR="00A525C3">
        <w:t>differences</w:t>
      </w:r>
      <w:r w:rsidR="003E294B">
        <w:t xml:space="preserve">. On the </w:t>
      </w:r>
      <w:r w:rsidR="00A525C3">
        <w:t>right</w:t>
      </w:r>
      <w:r w:rsidR="003E294B">
        <w:t>-hand panel summary statistic</w:t>
      </w:r>
      <w:r w:rsidR="00A525C3">
        <w:t>s of differences between predic</w:t>
      </w:r>
      <w:r w:rsidR="003E294B">
        <w:t xml:space="preserve">ted and calculated values is show as mean, standard deviation and root mean squared error. </w:t>
      </w:r>
    </w:p>
    <w:p w14:paraId="58637BB6" w14:textId="77777777" w:rsidR="002C48A3" w:rsidRDefault="002C48A3" w:rsidP="002C48A3">
      <w:pPr>
        <w:keepNext/>
      </w:pPr>
      <w:r>
        <w:rPr>
          <w:noProof/>
        </w:rPr>
        <w:lastRenderedPageBreak/>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4">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40601FEA" w:rsidR="00DD156E" w:rsidRDefault="002C48A3" w:rsidP="00D0014F">
      <w:pPr>
        <w:pStyle w:val="Caption"/>
      </w:pPr>
      <w:bookmarkStart w:id="129" w:name="_Ref527814940"/>
      <w:bookmarkStart w:id="130" w:name="_Toc527887190"/>
      <w:r>
        <w:t xml:space="preserve">Figure </w:t>
      </w:r>
      <w:fldSimple w:instr=" SEQ Figure \* ARABIC ">
        <w:r w:rsidR="00E0190B">
          <w:rPr>
            <w:noProof/>
          </w:rPr>
          <w:t>51</w:t>
        </w:r>
      </w:fldSimple>
      <w:bookmarkEnd w:id="129"/>
      <w:r>
        <w:t xml:space="preserve"> Dashboard thermal index comparison</w:t>
      </w:r>
      <w:bookmarkEnd w:id="130"/>
    </w:p>
    <w:p w14:paraId="6E15D7E0" w14:textId="77777777" w:rsidR="00E17D8E" w:rsidRPr="00375814" w:rsidRDefault="00E17D8E" w:rsidP="00E17D8E">
      <w:pPr>
        <w:pStyle w:val="Heading1"/>
      </w:pPr>
      <w:r w:rsidRPr="00375814">
        <w:t>Chapter 5. Results and evaluation</w:t>
      </w:r>
    </w:p>
    <w:p w14:paraId="2AEFECBE" w14:textId="77777777" w:rsidR="00E17D8E" w:rsidRDefault="00E17D8E" w:rsidP="00E17D8E">
      <w:pPr>
        <w:pStyle w:val="Heading2"/>
      </w:pPr>
      <w:r w:rsidRPr="00375814">
        <w:t>Evaluation</w:t>
      </w:r>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16DBFFCD" w:rsidR="007F23C7" w:rsidRDefault="00252F57" w:rsidP="007F23C7">
      <w:pPr>
        <w:rPr>
          <w:lang w:eastAsia="en-US"/>
        </w:rPr>
      </w:pPr>
      <w:r>
        <w:rPr>
          <w:lang w:eastAsia="en-US"/>
        </w:rPr>
        <w:t>The</w:t>
      </w:r>
      <w:r w:rsidR="007F23C7">
        <w:rPr>
          <w:lang w:eastAsia="en-US"/>
        </w:rPr>
        <w:t xml:space="preserve"> system </w:t>
      </w:r>
      <w:r>
        <w:rPr>
          <w:lang w:eastAsia="en-US"/>
        </w:rPr>
        <w:t>is</w:t>
      </w:r>
      <w:r w:rsidR="007F23C7">
        <w:rPr>
          <w:lang w:eastAsia="en-US"/>
        </w:rPr>
        <w:t xml:space="preserve"> decomposed for evaluation; weather patterns will be assessed both quantitively and qualitatively and matching of recommended design strategies and the patterns evaluated qualitatively.</w:t>
      </w:r>
    </w:p>
    <w:p w14:paraId="5FA40FFB" w14:textId="0948C066" w:rsidR="007F23C7" w:rsidRDefault="00252F57" w:rsidP="007F23C7">
      <w:r>
        <w:t xml:space="preserve">The literature review identified three metrics </w:t>
      </w:r>
      <w:r w:rsidR="007F23C7">
        <w:t xml:space="preserve">to express the completeness and homogeneity of clusters discovered through </w:t>
      </w:r>
      <w:r>
        <w:t xml:space="preserve">the </w:t>
      </w:r>
      <w:r w:rsidR="007F23C7">
        <w:t xml:space="preserve">analytics. </w:t>
      </w:r>
      <w:r>
        <w:t>S</w:t>
      </w:r>
      <w:r w:rsidR="007F23C7">
        <w:t>ilhouette coeff</w:t>
      </w:r>
      <w:r>
        <w:t>icient, Dunn index and WSSSE are</w:t>
      </w:r>
      <w:r w:rsidR="007F23C7">
        <w:t xml:space="preserve"> calculated</w:t>
      </w:r>
      <w:r>
        <w:t xml:space="preserve"> for each clustering soltuion</w:t>
      </w:r>
      <w:r w:rsidR="007F23C7">
        <w:t xml:space="preserve">. </w:t>
      </w:r>
    </w:p>
    <w:p w14:paraId="3405EB73" w14:textId="77777777" w:rsidR="007F23C7" w:rsidRDefault="007F23C7" w:rsidP="007F23C7">
      <w:pPr>
        <w:rPr>
          <w:lang w:eastAsia="en-US"/>
        </w:rPr>
      </w:pPr>
      <w:r>
        <w:rPr>
          <w:lang w:eastAsia="en-US"/>
        </w:rPr>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3217D34D" w14:textId="0A913871" w:rsidR="00344D49" w:rsidRDefault="005F3AB3" w:rsidP="00344D49">
      <w:pPr>
        <w:pStyle w:val="Heading3"/>
        <w:rPr>
          <w:lang w:eastAsia="en-US"/>
        </w:rPr>
      </w:pPr>
      <w:r w:rsidRPr="00B87C6B">
        <w:rPr>
          <w:lang w:eastAsia="en-US"/>
        </w:rPr>
        <w:lastRenderedPageBreak/>
        <w:t>Statistical comparison of the different knowledge discovery methods used</w:t>
      </w:r>
    </w:p>
    <w:p w14:paraId="002EF4E9" w14:textId="54504D18" w:rsidR="00344D49" w:rsidRDefault="00344D49" w:rsidP="00344D49">
      <w:pPr>
        <w:rPr>
          <w:lang w:eastAsia="en-US"/>
        </w:rPr>
      </w:pPr>
      <w:r>
        <w:rPr>
          <w:lang w:eastAsia="en-US"/>
        </w:rPr>
        <w:t>K-Means vs Bisecting K Means vs Bisecting Kmeans + Kmeans</w:t>
      </w:r>
    </w:p>
    <w:p w14:paraId="27AA6BEF" w14:textId="60C53B70" w:rsidR="00344D49" w:rsidRPr="00344D49" w:rsidRDefault="00344D49" w:rsidP="00344D49">
      <w:pPr>
        <w:rPr>
          <w:lang w:eastAsia="en-US"/>
        </w:rPr>
      </w:pPr>
      <w:r>
        <w:rPr>
          <w:lang w:eastAsia="en-US"/>
        </w:rPr>
        <w:t>Performances – optimese to wssse and compare</w:t>
      </w:r>
    </w:p>
    <w:p w14:paraId="62BB7191" w14:textId="77777777" w:rsidR="005F3AB3" w:rsidRPr="00B87C6B" w:rsidRDefault="005F3AB3" w:rsidP="007F23C7">
      <w:pPr>
        <w:pStyle w:val="Heading3"/>
        <w:rPr>
          <w:lang w:eastAsia="en-US"/>
        </w:rPr>
      </w:pPr>
      <w:r w:rsidRPr="00B87C6B">
        <w:rPr>
          <w:lang w:eastAsia="en-US"/>
        </w:rPr>
        <w:t xml:space="preserve">Statistical comparison between individual knowledge discovery methods </w:t>
      </w:r>
    </w:p>
    <w:p w14:paraId="4C00C3AF" w14:textId="77777777" w:rsidR="005F3AB3" w:rsidRDefault="005F3AB3" w:rsidP="007F23C7">
      <w:pPr>
        <w:pStyle w:val="Heading3"/>
        <w:rPr>
          <w:lang w:eastAsia="en-US"/>
        </w:rPr>
      </w:pPr>
      <w:r w:rsidRPr="00B87C6B">
        <w:rPr>
          <w:lang w:eastAsia="en-US"/>
        </w:rPr>
        <w:t xml:space="preserve">Opinion by domain experts(s) – presentation of results and analysis </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77777777" w:rsidR="002E121C" w:rsidRPr="002E121C" w:rsidRDefault="00773DA1" w:rsidP="002E121C">
      <w:pPr>
        <w:rPr>
          <w:lang w:eastAsia="en-US"/>
        </w:rPr>
      </w:pPr>
      <w:r>
        <w:rPr>
          <w:lang w:eastAsia="en-US"/>
        </w:rPr>
        <w:t>Cognitive</w:t>
      </w:r>
      <w:r w:rsidR="002E121C">
        <w:rPr>
          <w:lang w:eastAsia="en-US"/>
        </w:rPr>
        <w:t xml:space="preserve"> walkthrough, </w:t>
      </w:r>
      <w:r>
        <w:rPr>
          <w:lang w:eastAsia="en-US"/>
        </w:rPr>
        <w:t>heuristic</w:t>
      </w:r>
      <w:r w:rsidR="002E121C">
        <w:rPr>
          <w:lang w:eastAsia="en-US"/>
        </w:rPr>
        <w:t xml:space="preserve"> evaluation, review based see </w:t>
      </w:r>
      <w:r w:rsidR="002E121C">
        <w:t>Shneiderman, B. (1998) Designing the user interface: Strategies for effective human</w:t>
      </w:r>
      <w:r w:rsidR="00F26DE2">
        <w:t xml:space="preserve"> </w:t>
      </w:r>
      <w:r w:rsidR="002E121C">
        <w:t>computer interaction (3rd ed.). Reading, MA: Additon-Wesley Publishing</w:t>
      </w:r>
    </w:p>
    <w:p w14:paraId="001A5FA5" w14:textId="77777777" w:rsidR="00E17D8E" w:rsidRPr="00375814" w:rsidRDefault="00E17D8E" w:rsidP="00E17D8E">
      <w:pPr>
        <w:pStyle w:val="Heading1"/>
      </w:pPr>
      <w:r w:rsidRPr="00375814">
        <w:t>Chapter 6. Conclusions</w:t>
      </w:r>
    </w:p>
    <w:p w14:paraId="0ED3E7BB" w14:textId="0B910484" w:rsidR="00E17D8E" w:rsidRDefault="00E17D8E" w:rsidP="00E17D8E">
      <w:pPr>
        <w:pStyle w:val="Heading2"/>
      </w:pPr>
      <w:r w:rsidRPr="00375814">
        <w:t xml:space="preserve">Findings </w:t>
      </w:r>
    </w:p>
    <w:p w14:paraId="5566FD11" w14:textId="14F33863" w:rsidR="00AF326E" w:rsidRDefault="00AF326E" w:rsidP="00AF326E">
      <w:r>
        <w:t>New technology</w:t>
      </w:r>
      <w:r w:rsidR="005B61EB">
        <w:t xml:space="preserve"> </w:t>
      </w:r>
      <w:r w:rsidR="00467C82">
        <w:t>E</w:t>
      </w:r>
      <w:r w:rsidR="005B61EB">
        <w:t>clipse</w:t>
      </w:r>
      <w:r w:rsidR="00467C82">
        <w:t xml:space="preserve"> IDE</w:t>
      </w:r>
      <w:r w:rsidR="005B61EB">
        <w:t xml:space="preserve">, Maven, AWS SDK, </w:t>
      </w:r>
      <w:r w:rsidR="00467C82">
        <w:t>Spark, JavaRDD Dataframes, JavaFx GMapsFX</w:t>
      </w:r>
    </w:p>
    <w:p w14:paraId="51C6EB1B" w14:textId="672A8427" w:rsidR="003F633E" w:rsidRDefault="003F633E" w:rsidP="00AF326E">
      <w:r>
        <w:t>Computing on EMR clusters how to debug them</w:t>
      </w:r>
    </w:p>
    <w:p w14:paraId="651CC793" w14:textId="07553CA2" w:rsidR="003F633E" w:rsidRDefault="003F633E" w:rsidP="00AF326E">
      <w:r>
        <w:t>Data manipulation on S3</w:t>
      </w:r>
    </w:p>
    <w:p w14:paraId="45255388" w14:textId="1342104F" w:rsidR="00467C82" w:rsidRDefault="00467C82" w:rsidP="00AF326E">
      <w:r>
        <w:t>AMDD test driven</w:t>
      </w:r>
    </w:p>
    <w:p w14:paraId="687853F4" w14:textId="2A3DD245" w:rsidR="00467C82" w:rsidRDefault="00467C82" w:rsidP="00AF326E">
      <w:r>
        <w:t>Unit testing</w:t>
      </w:r>
    </w:p>
    <w:p w14:paraId="5D3CF949" w14:textId="1E0CB2F1" w:rsidR="00467C82" w:rsidRDefault="00467C82" w:rsidP="00AF326E">
      <w:r>
        <w:t>Integration tests</w:t>
      </w:r>
    </w:p>
    <w:p w14:paraId="683998FF" w14:textId="0B87D99F" w:rsidR="00467C82" w:rsidRDefault="00467C82" w:rsidP="00AF326E">
      <w:r>
        <w:t>JSON with Jackson library</w:t>
      </w:r>
    </w:p>
    <w:p w14:paraId="75B450B2" w14:textId="4371DF3A" w:rsidR="00E938CA" w:rsidRDefault="00E938CA" w:rsidP="00AF326E">
      <w:r>
        <w:t>Need to switch form the RDD MLlib to the Dataframe version</w:t>
      </w:r>
    </w:p>
    <w:p w14:paraId="7E8A38AC" w14:textId="5645C9E7" w:rsidR="009A36D7" w:rsidRDefault="009A36D7" w:rsidP="009A36D7">
      <w:pPr>
        <w:pStyle w:val="Heading2"/>
      </w:pPr>
      <w:r>
        <w:t xml:space="preserve">Knowledge discovery </w:t>
      </w:r>
    </w:p>
    <w:p w14:paraId="4E5F73FD" w14:textId="2005CF7D" w:rsidR="0044697B" w:rsidRDefault="0044697B" w:rsidP="0044697B">
      <w:pPr>
        <w:rPr>
          <w:noProof/>
        </w:rPr>
      </w:pPr>
      <w:r>
        <w:t xml:space="preserve">The application and provides KD Domain expertise, data management and analytics combined with </w:t>
      </w:r>
      <w:r w:rsidRPr="00375814">
        <w:rPr>
          <w:noProof/>
        </w:rPr>
        <w:t>easy ways to interact, explore and analyse data</w:t>
      </w:r>
    </w:p>
    <w:p w14:paraId="19F5B512" w14:textId="487822A2" w:rsidR="006E5A79" w:rsidRDefault="006E5A79" w:rsidP="0044697B">
      <w:pPr>
        <w:rPr>
          <w:noProof/>
        </w:rPr>
      </w:pPr>
      <w:r>
        <w:rPr>
          <w:noProof/>
        </w:rPr>
        <w:t xml:space="preserve">Data is output as JSON formated anticpating other </w:t>
      </w:r>
    </w:p>
    <w:p w14:paraId="7DA24407" w14:textId="36240CA4" w:rsidR="0044697B" w:rsidRDefault="0044697B" w:rsidP="0044697B">
      <w:pPr>
        <w:rPr>
          <w:noProof/>
        </w:rPr>
      </w:pPr>
      <w:r>
        <w:rPr>
          <w:noProof/>
        </w:rPr>
        <w:t xml:space="preserve">But </w:t>
      </w:r>
      <w:r w:rsidR="006E5A79">
        <w:rPr>
          <w:noProof/>
        </w:rPr>
        <w:t xml:space="preserve">could be imporved by </w:t>
      </w:r>
    </w:p>
    <w:p w14:paraId="10F4AE0A" w14:textId="43D56A82" w:rsidR="00E73F69" w:rsidRDefault="00E73F69" w:rsidP="00E73F69">
      <w:pPr>
        <w:pStyle w:val="Heading2"/>
        <w:rPr>
          <w:noProof/>
        </w:rPr>
      </w:pPr>
      <w:r>
        <w:rPr>
          <w:noProof/>
        </w:rPr>
        <w:lastRenderedPageBreak/>
        <w:t>Evaluation results</w:t>
      </w:r>
    </w:p>
    <w:p w14:paraId="6D63C5E8" w14:textId="5AB46714" w:rsidR="006E5A79" w:rsidRDefault="006E5A79" w:rsidP="006E5A79">
      <w:r>
        <w:t>Comments from experts</w:t>
      </w:r>
    </w:p>
    <w:p w14:paraId="55E362AD" w14:textId="544C5DA0" w:rsidR="006E5A79" w:rsidRPr="006E5A79" w:rsidRDefault="006E5A79" w:rsidP="006E5A79">
      <w:r>
        <w:t>Statistical comparison</w:t>
      </w:r>
    </w:p>
    <w:p w14:paraId="726D998B" w14:textId="6C38A512" w:rsidR="00E17D8E" w:rsidRDefault="00E17D8E" w:rsidP="00E17D8E">
      <w:pPr>
        <w:pStyle w:val="Heading2"/>
      </w:pPr>
      <w:r w:rsidRPr="00375814">
        <w:t>Future research</w:t>
      </w:r>
    </w:p>
    <w:p w14:paraId="542195A7" w14:textId="3BCFA6DB" w:rsidR="000F30F3" w:rsidRDefault="000F30F3" w:rsidP="000F30F3">
      <w:r>
        <w:t xml:space="preserve">Literature on Clustering with climate data is vast many studies show use oif different metrics fo validaity and more complex workflows involving other machine learning methods to both classificy and validate. See Netzel paper DTW metric for comparing dissimialiry in time series. </w:t>
      </w:r>
    </w:p>
    <w:p w14:paraId="2840FF52" w14:textId="3ABE455E" w:rsidR="001F54BA" w:rsidRPr="000F30F3" w:rsidRDefault="001F54BA" w:rsidP="000F30F3">
      <w:r>
        <w:t>Extensive study of the best way to selected and precprocess variables – here the choice swas left in the hands of the expert5 which manyot be entierely inaacurate.</w:t>
      </w:r>
    </w:p>
    <w:p w14:paraId="42E0D755" w14:textId="12BB8FFB" w:rsidR="008855C8" w:rsidRPr="008855C8" w:rsidRDefault="008855C8" w:rsidP="008855C8">
      <w:r w:rsidRPr="00375814">
        <w:t>Significance testing</w:t>
      </w:r>
      <w:r>
        <w:t xml:space="preserve"> on results</w:t>
      </w:r>
    </w:p>
    <w:p w14:paraId="71A862EF" w14:textId="294CC74D" w:rsidR="00E17D8E" w:rsidRDefault="00E17D8E" w:rsidP="00E17D8E">
      <w:pPr>
        <w:pStyle w:val="Heading1"/>
      </w:pPr>
      <w:r w:rsidRPr="00375814">
        <w:t>References</w:t>
      </w:r>
    </w:p>
    <w:p w14:paraId="7C30C092" w14:textId="2EA879B2" w:rsidR="00F13E04" w:rsidRPr="00F13E04" w:rsidRDefault="00E81E92" w:rsidP="00F13E04">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F13E04" w:rsidRPr="00F13E04">
        <w:rPr>
          <w:rFonts w:cs="Arial"/>
          <w:noProof/>
        </w:rPr>
        <w:t xml:space="preserve">Ambler, S. W. (2004) </w:t>
      </w:r>
      <w:r w:rsidR="00F13E04" w:rsidRPr="00F13E04">
        <w:rPr>
          <w:rFonts w:cs="Arial"/>
          <w:i/>
          <w:iCs/>
          <w:noProof/>
        </w:rPr>
        <w:t>The object primer : agile modeling-driven development with UML 2.0</w:t>
      </w:r>
      <w:r w:rsidR="00F13E04" w:rsidRPr="00F13E04">
        <w:rPr>
          <w:rFonts w:cs="Arial"/>
          <w:noProof/>
        </w:rPr>
        <w:t>. Cambridge University Press.</w:t>
      </w:r>
    </w:p>
    <w:p w14:paraId="75589DF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Arbelaitz, O. </w:t>
      </w:r>
      <w:r w:rsidRPr="00F13E04">
        <w:rPr>
          <w:rFonts w:cs="Arial"/>
          <w:i/>
          <w:iCs/>
          <w:noProof/>
        </w:rPr>
        <w:t>et al.</w:t>
      </w:r>
      <w:r w:rsidRPr="00F13E04">
        <w:rPr>
          <w:rFonts w:cs="Arial"/>
          <w:noProof/>
        </w:rPr>
        <w:t xml:space="preserve"> (2013) ‘An extensive comparative study of cluster validity indices’, </w:t>
      </w:r>
      <w:r w:rsidRPr="00F13E04">
        <w:rPr>
          <w:rFonts w:cs="Arial"/>
          <w:i/>
          <w:iCs/>
          <w:noProof/>
        </w:rPr>
        <w:t>Pattern Recognition</w:t>
      </w:r>
      <w:r w:rsidRPr="00F13E04">
        <w:rPr>
          <w:rFonts w:cs="Arial"/>
          <w:noProof/>
        </w:rPr>
        <w:t>. Pergamon, 46(1), pp. 243–256. doi: 10.1016/J.PATCOG.2012.07.021.</w:t>
      </w:r>
    </w:p>
    <w:p w14:paraId="63B01EF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ASHRAE (2013) </w:t>
      </w:r>
      <w:r w:rsidRPr="00F13E04">
        <w:rPr>
          <w:rFonts w:cs="Arial"/>
          <w:i/>
          <w:iCs/>
          <w:noProof/>
        </w:rPr>
        <w:t>2013 ASHRAE Handbook: Fundamentals</w:t>
      </w:r>
      <w:r w:rsidRPr="00F13E04">
        <w:rPr>
          <w:rFonts w:cs="Arial"/>
          <w:noProof/>
        </w:rPr>
        <w:t xml:space="preserve">, </w:t>
      </w:r>
      <w:r w:rsidRPr="00F13E04">
        <w:rPr>
          <w:rFonts w:cs="Arial"/>
          <w:i/>
          <w:iCs/>
          <w:noProof/>
        </w:rPr>
        <w:t>ASHRAE</w:t>
      </w:r>
      <w:r w:rsidRPr="00F13E04">
        <w:rPr>
          <w:rFonts w:cs="Arial"/>
          <w:noProof/>
        </w:rPr>
        <w:t>. doi: 10.1163/ej.9789004155947.i-937.23.</w:t>
      </w:r>
    </w:p>
    <w:p w14:paraId="76A0994F"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Atluri, G., Karpatne, A. and Kumar, V. (2017) ‘Spatio-Temporal Data Mining: A Survey of Problems and Methods’, </w:t>
      </w:r>
      <w:r w:rsidRPr="00F13E04">
        <w:rPr>
          <w:rFonts w:cs="Arial"/>
          <w:i/>
          <w:iCs/>
          <w:noProof/>
        </w:rPr>
        <w:t>ACM Comput. Surv</w:t>
      </w:r>
      <w:r w:rsidRPr="00F13E04">
        <w:rPr>
          <w:rFonts w:cs="Arial"/>
          <w:noProof/>
        </w:rPr>
        <w:t>, 1(1). doi: 10.1145/nnnnnnn.nnnnnnn.</w:t>
      </w:r>
    </w:p>
    <w:p w14:paraId="0A2652A8"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Avci Salma, C., Tekinerdogan, B. and Athanasiadis, I. N. (2017) ‘Chapter 4 – Domain-Driven Design of Big Data Systems Based on a Reference Architecture’, in </w:t>
      </w:r>
      <w:r w:rsidRPr="00F13E04">
        <w:rPr>
          <w:rFonts w:cs="Arial"/>
          <w:i/>
          <w:iCs/>
          <w:noProof/>
        </w:rPr>
        <w:t>Software Architecture for Big Data and the Cloud</w:t>
      </w:r>
      <w:r w:rsidRPr="00F13E04">
        <w:rPr>
          <w:rFonts w:cs="Arial"/>
          <w:noProof/>
        </w:rPr>
        <w:t>, pp. 49–68. doi: 10.1016/B978-0-12-805467-3.00004-1.</w:t>
      </w:r>
    </w:p>
    <w:p w14:paraId="7B3D9A52" w14:textId="77777777" w:rsidR="00F13E04" w:rsidRPr="00F13E04" w:rsidRDefault="00F13E04" w:rsidP="00F13E04">
      <w:pPr>
        <w:widowControl w:val="0"/>
        <w:autoSpaceDE w:val="0"/>
        <w:autoSpaceDN w:val="0"/>
        <w:adjustRightInd w:val="0"/>
        <w:rPr>
          <w:rFonts w:cs="Arial"/>
          <w:noProof/>
        </w:rPr>
      </w:pPr>
      <w:r w:rsidRPr="00F13E04">
        <w:rPr>
          <w:rFonts w:cs="Arial"/>
          <w:i/>
          <w:iCs/>
          <w:noProof/>
        </w:rPr>
        <w:t>AWS Toolkit for Eclipse</w:t>
      </w:r>
      <w:r w:rsidRPr="00F13E04">
        <w:rPr>
          <w:rFonts w:cs="Arial"/>
          <w:noProof/>
        </w:rPr>
        <w:t xml:space="preserve"> (no date). Available at: https://aws.amazon.com/eclipse/ (Accessed: 3 October 2018).</w:t>
      </w:r>
    </w:p>
    <w:p w14:paraId="05562AD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egoli, E. and Horey, J. (2012) ‘Design principles for effective knowledge discovery from big data’, in </w:t>
      </w:r>
      <w:r w:rsidRPr="00F13E04">
        <w:rPr>
          <w:rFonts w:cs="Arial"/>
          <w:i/>
          <w:iCs/>
          <w:noProof/>
        </w:rPr>
        <w:t>Proceedings of the 2012 Joint Working Conference on Software Architecture and 6th European Conference on Software Architecture, WICSA/ECSA 2012</w:t>
      </w:r>
      <w:r w:rsidRPr="00F13E04">
        <w:rPr>
          <w:rFonts w:cs="Arial"/>
          <w:noProof/>
        </w:rPr>
        <w:t>, pp. 215–218. doi: 10.1109/WICSA-ECSA.212.32.</w:t>
      </w:r>
    </w:p>
    <w:p w14:paraId="55B60EB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ostock, M. (2017a) </w:t>
      </w:r>
      <w:r w:rsidRPr="00F13E04">
        <w:rPr>
          <w:rFonts w:cs="Arial"/>
          <w:i/>
          <w:iCs/>
          <w:noProof/>
        </w:rPr>
        <w:t>D3.js - Data-Driven Documents</w:t>
      </w:r>
      <w:r w:rsidRPr="00F13E04">
        <w:rPr>
          <w:rFonts w:cs="Arial"/>
          <w:noProof/>
        </w:rPr>
        <w:t xml:space="preserve">. Available at: https://d3js.org/ (Accessed: 28 June </w:t>
      </w:r>
      <w:r w:rsidRPr="00F13E04">
        <w:rPr>
          <w:rFonts w:cs="Arial"/>
          <w:noProof/>
        </w:rPr>
        <w:lastRenderedPageBreak/>
        <w:t>2018).</w:t>
      </w:r>
    </w:p>
    <w:p w14:paraId="445F341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ostock, M. (2017b) </w:t>
      </w:r>
      <w:r w:rsidRPr="00F13E04">
        <w:rPr>
          <w:rFonts w:cs="Arial"/>
          <w:i/>
          <w:iCs/>
          <w:noProof/>
        </w:rPr>
        <w:t>TopoJSON</w:t>
      </w:r>
      <w:r w:rsidRPr="00F13E04">
        <w:rPr>
          <w:rFonts w:cs="Arial"/>
          <w:noProof/>
        </w:rPr>
        <w:t xml:space="preserve">, </w:t>
      </w:r>
      <w:r w:rsidRPr="00F13E04">
        <w:rPr>
          <w:rFonts w:cs="Arial"/>
          <w:i/>
          <w:iCs/>
          <w:noProof/>
        </w:rPr>
        <w:t>Github</w:t>
      </w:r>
      <w:r w:rsidRPr="00F13E04">
        <w:rPr>
          <w:rFonts w:cs="Arial"/>
          <w:noProof/>
        </w:rPr>
        <w:t>. Available at: https://github.com/topojson/topojson (Accessed: 3 May 2017).</w:t>
      </w:r>
    </w:p>
    <w:p w14:paraId="135DECE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racco, A. </w:t>
      </w:r>
      <w:r w:rsidRPr="00F13E04">
        <w:rPr>
          <w:rFonts w:cs="Arial"/>
          <w:i/>
          <w:iCs/>
          <w:noProof/>
        </w:rPr>
        <w:t>et al.</w:t>
      </w:r>
      <w:r w:rsidRPr="00F13E04">
        <w:rPr>
          <w:rFonts w:cs="Arial"/>
          <w:noProof/>
        </w:rPr>
        <w:t xml:space="preserve"> (2017) ‘Advancing climate science with knowledge-discovery through data mining’, </w:t>
      </w:r>
      <w:r w:rsidRPr="00F13E04">
        <w:rPr>
          <w:rFonts w:cs="Arial"/>
          <w:i/>
          <w:iCs/>
          <w:noProof/>
        </w:rPr>
        <w:t>npj Climate and Atmospheric Science</w:t>
      </w:r>
      <w:r w:rsidRPr="00F13E04">
        <w:rPr>
          <w:rFonts w:cs="Arial"/>
          <w:noProof/>
        </w:rPr>
        <w:t>, 1(1), p. 4. doi: 10.1038/s41612-017-0006-4.</w:t>
      </w:r>
    </w:p>
    <w:p w14:paraId="155673F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uyya, R. </w:t>
      </w:r>
      <w:r w:rsidRPr="00F13E04">
        <w:rPr>
          <w:rFonts w:cs="Arial"/>
          <w:i/>
          <w:iCs/>
          <w:noProof/>
        </w:rPr>
        <w:t>et al.</w:t>
      </w:r>
      <w:r w:rsidRPr="00F13E04">
        <w:rPr>
          <w:rFonts w:cs="Arial"/>
          <w:noProof/>
        </w:rPr>
        <w:t xml:space="preserve"> (2016) ‘Chapter 18 – eScience and Big Data Workflows in Clouds: A Taxonomy and Survey’, in </w:t>
      </w:r>
      <w:r w:rsidRPr="00F13E04">
        <w:rPr>
          <w:rFonts w:cs="Arial"/>
          <w:i/>
          <w:iCs/>
          <w:noProof/>
        </w:rPr>
        <w:t>Big Data</w:t>
      </w:r>
      <w:r w:rsidRPr="00F13E04">
        <w:rPr>
          <w:rFonts w:cs="Arial"/>
          <w:noProof/>
        </w:rPr>
        <w:t>, pp. 431–455. doi: 10.1016/B978-0-12-805394-2.00018-0.</w:t>
      </w:r>
    </w:p>
    <w:p w14:paraId="30ABDC5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Cgiar-csi.org. (2012) </w:t>
      </w:r>
      <w:r w:rsidRPr="00F13E04">
        <w:rPr>
          <w:rFonts w:cs="Arial"/>
          <w:i/>
          <w:iCs/>
          <w:noProof/>
        </w:rPr>
        <w:t>CRU-TS v3.10.01 Historic Climate Database for GIS | CGIAR-CSI.</w:t>
      </w:r>
      <w:r w:rsidRPr="00F13E04">
        <w:rPr>
          <w:rFonts w:cs="Arial"/>
          <w:noProof/>
        </w:rPr>
        <w:t xml:space="preserve"> Available at: http://www.cgiar-csi.org/data/uea-cru-ts-v3-10-01-historic-climate-database (Accessed: 5 November 2017).</w:t>
      </w:r>
    </w:p>
    <w:p w14:paraId="4C2FE67E"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Chouksey, P. and Chauhan, A. S. (2017) ‘Weather Data Analytics using MapReduce and Spark’, </w:t>
      </w:r>
      <w:r w:rsidRPr="00F13E04">
        <w:rPr>
          <w:rFonts w:cs="Arial"/>
          <w:i/>
          <w:iCs/>
          <w:noProof/>
        </w:rPr>
        <w:t>International Journal of Advanced Research in Computer and Communication Engineering</w:t>
      </w:r>
      <w:r w:rsidRPr="00F13E04">
        <w:rPr>
          <w:rFonts w:cs="Arial"/>
          <w:noProof/>
        </w:rPr>
        <w:t>, 6(2). doi: 10.17148/IJARCCE.2017.6210.</w:t>
      </w:r>
    </w:p>
    <w:p w14:paraId="64AA4C28"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Dagade, V. </w:t>
      </w:r>
      <w:r w:rsidRPr="00F13E04">
        <w:rPr>
          <w:rFonts w:cs="Arial"/>
          <w:i/>
          <w:iCs/>
          <w:noProof/>
        </w:rPr>
        <w:t>et al.</w:t>
      </w:r>
      <w:r w:rsidRPr="00F13E04">
        <w:rPr>
          <w:rFonts w:cs="Arial"/>
          <w:noProof/>
        </w:rPr>
        <w:t xml:space="preserve"> (2015) ‘Big Data Weather Analytics Using Hadoop’, </w:t>
      </w:r>
      <w:r w:rsidRPr="00F13E04">
        <w:rPr>
          <w:rFonts w:cs="Arial"/>
          <w:i/>
          <w:iCs/>
          <w:noProof/>
        </w:rPr>
        <w:t>International Journal of Emerging Technology in Computer Science &amp; Electronics</w:t>
      </w:r>
      <w:r w:rsidRPr="00F13E04">
        <w:rPr>
          <w:rFonts w:cs="Arial"/>
          <w:noProof/>
        </w:rPr>
        <w:t>, 14(2), pp. 976–1353. Available at: https://pdfs.semanticscholar.org/f2e4/918444be9b30f29132e93ce02d29ccf26eda.pdf (Accessed: 29 May 2018).</w:t>
      </w:r>
    </w:p>
    <w:p w14:paraId="7438994F"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Das, T., Zaharia, M. and Wendell, P. (2015) </w:t>
      </w:r>
      <w:r w:rsidRPr="00F13E04">
        <w:rPr>
          <w:rFonts w:cs="Arial"/>
          <w:i/>
          <w:iCs/>
          <w:noProof/>
        </w:rPr>
        <w:t>Spark Streaming</w:t>
      </w:r>
      <w:r w:rsidRPr="00F13E04">
        <w:rPr>
          <w:rFonts w:cs="Arial"/>
          <w:noProof/>
        </w:rPr>
        <w:t>. Available at: https://databricks.com/blog/2015/07/30/diving-into-apache-spark-streamings-execution-model.html (Accessed: 21 February 2018).</w:t>
      </w:r>
    </w:p>
    <w:p w14:paraId="3A5E526D"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Degaetano, A. T. (1996) ‘Delineation of Mesoscale Climate Zones in the Northeastern United States Using a Novel Approach to Cluster Analysis’, </w:t>
      </w:r>
      <w:r w:rsidRPr="00F13E04">
        <w:rPr>
          <w:rFonts w:cs="Arial"/>
          <w:i/>
          <w:iCs/>
          <w:noProof/>
        </w:rPr>
        <w:t>Journal of Climate</w:t>
      </w:r>
      <w:r w:rsidRPr="00F13E04">
        <w:rPr>
          <w:rFonts w:cs="Arial"/>
          <w:noProof/>
        </w:rPr>
        <w:t>, 9(8), pp. 1765–1782. doi: 10.1175/1520-0442(1996)009&lt;1765:DOMCZI&gt;2.0.CO;2.</w:t>
      </w:r>
    </w:p>
    <w:p w14:paraId="4F8CFAA3"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Dimoudi, A. and Tompa, C. (2008) ‘Energy and environmental indicators related to construction of office buildings’, </w:t>
      </w:r>
      <w:r w:rsidRPr="00F13E04">
        <w:rPr>
          <w:rFonts w:cs="Arial"/>
          <w:i/>
          <w:iCs/>
          <w:noProof/>
        </w:rPr>
        <w:t>Resources, Conservation and Recycling</w:t>
      </w:r>
      <w:r w:rsidRPr="00F13E04">
        <w:rPr>
          <w:rFonts w:cs="Arial"/>
          <w:noProof/>
        </w:rPr>
        <w:t>, 53(1–2), pp. 86–95. doi: 10.1016/j.resconrec.2008.09.008.</w:t>
      </w:r>
    </w:p>
    <w:p w14:paraId="6E780D4A"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aghmous, J. H. and Kumar, V. (2014) ‘Spatio-temporal Data Mining for Climate Data: Advances, Challenges, and Opportunities’, in Chu, W. (ed.) </w:t>
      </w:r>
      <w:r w:rsidRPr="00F13E04">
        <w:rPr>
          <w:rFonts w:cs="Arial"/>
          <w:i/>
          <w:iCs/>
          <w:noProof/>
        </w:rPr>
        <w:t>Springer Berlin Heidelberg</w:t>
      </w:r>
      <w:r w:rsidRPr="00F13E04">
        <w:rPr>
          <w:rFonts w:cs="Arial"/>
          <w:noProof/>
        </w:rPr>
        <w:t>, pp. 83–116. doi: 10.1007/978-3-642-40837-3_3.</w:t>
      </w:r>
    </w:p>
    <w:p w14:paraId="0EA2B41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ang, W. </w:t>
      </w:r>
      <w:r w:rsidRPr="00F13E04">
        <w:rPr>
          <w:rFonts w:cs="Arial"/>
          <w:i/>
          <w:iCs/>
          <w:noProof/>
        </w:rPr>
        <w:t>et al.</w:t>
      </w:r>
      <w:r w:rsidRPr="00F13E04">
        <w:rPr>
          <w:rFonts w:cs="Arial"/>
          <w:noProof/>
        </w:rPr>
        <w:t xml:space="preserve"> (2014) ‘Meteorological data analysis using MapReduce.’, </w:t>
      </w:r>
      <w:r w:rsidRPr="00F13E04">
        <w:rPr>
          <w:rFonts w:cs="Arial"/>
          <w:i/>
          <w:iCs/>
          <w:noProof/>
        </w:rPr>
        <w:t>The Scientific World Journal</w:t>
      </w:r>
      <w:r w:rsidRPr="00F13E04">
        <w:rPr>
          <w:rFonts w:cs="Arial"/>
          <w:noProof/>
        </w:rPr>
        <w:t>, 2014, p. 646497. doi: 10.1155/2014/646497.</w:t>
      </w:r>
    </w:p>
    <w:p w14:paraId="12E29E1C"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El Fazziki, A. </w:t>
      </w:r>
      <w:r w:rsidRPr="00F13E04">
        <w:rPr>
          <w:rFonts w:cs="Arial"/>
          <w:i/>
          <w:iCs/>
          <w:noProof/>
        </w:rPr>
        <w:t>et al.</w:t>
      </w:r>
      <w:r w:rsidRPr="00F13E04">
        <w:rPr>
          <w:rFonts w:cs="Arial"/>
          <w:noProof/>
        </w:rPr>
        <w:t xml:space="preserve"> (2015) ‘A multi-agent framework for a hadoop based air quality decision support </w:t>
      </w:r>
      <w:r w:rsidRPr="00F13E04">
        <w:rPr>
          <w:rFonts w:cs="Arial"/>
          <w:noProof/>
        </w:rPr>
        <w:lastRenderedPageBreak/>
        <w:t xml:space="preserve">system’, in </w:t>
      </w:r>
      <w:r w:rsidRPr="00F13E04">
        <w:rPr>
          <w:rFonts w:cs="Arial"/>
          <w:i/>
          <w:iCs/>
          <w:noProof/>
        </w:rPr>
        <w:t>CEUR Workshop Proceedings</w:t>
      </w:r>
      <w:r w:rsidRPr="00F13E04">
        <w:rPr>
          <w:rFonts w:cs="Arial"/>
          <w:noProof/>
        </w:rPr>
        <w:t>, pp. 45–59.</w:t>
      </w:r>
    </w:p>
    <w:p w14:paraId="1AD858EA"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orsythe, N., Blenkinsop, S. and Fowler, H. J. (2015) ‘Exploring objective climate classification for the Himalayan arc and adjacent regions using gridded data sources’, </w:t>
      </w:r>
      <w:r w:rsidRPr="00F13E04">
        <w:rPr>
          <w:rFonts w:cs="Arial"/>
          <w:i/>
          <w:iCs/>
          <w:noProof/>
        </w:rPr>
        <w:t>Earth System Dynamics</w:t>
      </w:r>
      <w:r w:rsidRPr="00F13E04">
        <w:rPr>
          <w:rFonts w:cs="Arial"/>
          <w:noProof/>
        </w:rPr>
        <w:t>, 6(1), pp. 311–326. doi: 10.5194/esd-6-311-2015.</w:t>
      </w:r>
    </w:p>
    <w:p w14:paraId="78D7BA1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ountalis, I., Bracco, A. and Dovrolis, C. (2014) ‘Spatio-temporal network analysis for studying climate patterns’, </w:t>
      </w:r>
      <w:r w:rsidRPr="00F13E04">
        <w:rPr>
          <w:rFonts w:cs="Arial"/>
          <w:i/>
          <w:iCs/>
          <w:noProof/>
        </w:rPr>
        <w:t>Climate Dynamics</w:t>
      </w:r>
      <w:r w:rsidRPr="00F13E04">
        <w:rPr>
          <w:rFonts w:cs="Arial"/>
          <w:noProof/>
        </w:rPr>
        <w:t>, 42(3–4), pp. 879–899. doi: 10.1007/s00382-013-1729-5.</w:t>
      </w:r>
    </w:p>
    <w:p w14:paraId="070AB6DC"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ovell, R. G. and Fovell, M. Y. C. (1993) ‘Climate zones of the conterminous United States defined using cluster analysis’, </w:t>
      </w:r>
      <w:r w:rsidRPr="00F13E04">
        <w:rPr>
          <w:rFonts w:cs="Arial"/>
          <w:i/>
          <w:iCs/>
          <w:noProof/>
        </w:rPr>
        <w:t>Journal of Climate</w:t>
      </w:r>
      <w:r w:rsidRPr="00F13E04">
        <w:rPr>
          <w:rFonts w:cs="Arial"/>
          <w:noProof/>
        </w:rPr>
        <w:t>, pp. 2103–2135. doi: 10.1175/1520-0442(1993)006&lt;2103:CZOTCU&gt;2.0.CO;2.</w:t>
      </w:r>
    </w:p>
    <w:p w14:paraId="4115D9E2"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Givoni, B. (1992) ‘Comfort, climate analysis and building design guidelines’, </w:t>
      </w:r>
      <w:r w:rsidRPr="00F13E04">
        <w:rPr>
          <w:rFonts w:cs="Arial"/>
          <w:i/>
          <w:iCs/>
          <w:noProof/>
        </w:rPr>
        <w:t>Energy and Buildings</w:t>
      </w:r>
      <w:r w:rsidRPr="00F13E04">
        <w:rPr>
          <w:rFonts w:cs="Arial"/>
          <w:noProof/>
        </w:rPr>
        <w:t>, 18, pp. 11–23. Available at: https://ac-els-cdn-com.liverpool.idm.oclc.org/037877889290047K/1-s2.0-037877889290047K-main.pdf?_tid=67644909-7d5e-4718-b47f-80732d024251&amp;acdnat=1527603110_130b2a2e77cd97d48361202940532374 (Accessed: 29 May 2018).</w:t>
      </w:r>
    </w:p>
    <w:p w14:paraId="7E54834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González, O. (1998) </w:t>
      </w:r>
      <w:r w:rsidRPr="00F13E04">
        <w:rPr>
          <w:rFonts w:cs="Arial"/>
          <w:i/>
          <w:iCs/>
          <w:noProof/>
        </w:rPr>
        <w:t>Metodología para el Calculo del Confort Climático en Colombia: NOTA TECNICA DEL IDEAM.</w:t>
      </w:r>
      <w:r w:rsidRPr="00F13E04">
        <w:rPr>
          <w:rFonts w:cs="Arial"/>
          <w:noProof/>
        </w:rPr>
        <w:t xml:space="preserve"> Bogota. Available at: http://documentacion.ideam.gov.co/openbiblio/bvirtual/007574/Metodologiaconfort.</w:t>
      </w:r>
    </w:p>
    <w:p w14:paraId="0B3CFBE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Höppe, P. (1999) ‘The physiological equivalent temperature - A universal index for the biometeorological assessment of the thermal environment’, </w:t>
      </w:r>
      <w:r w:rsidRPr="00F13E04">
        <w:rPr>
          <w:rFonts w:cs="Arial"/>
          <w:i/>
          <w:iCs/>
          <w:noProof/>
        </w:rPr>
        <w:t>International Journal of Biometeorology</w:t>
      </w:r>
      <w:r w:rsidRPr="00F13E04">
        <w:rPr>
          <w:rFonts w:cs="Arial"/>
          <w:noProof/>
        </w:rPr>
        <w:t>. doi: 10.1007/s004840050118.</w:t>
      </w:r>
    </w:p>
    <w:p w14:paraId="3D98C747" w14:textId="77777777" w:rsidR="00F13E04" w:rsidRPr="00F13E04" w:rsidRDefault="00F13E04" w:rsidP="00F13E04">
      <w:pPr>
        <w:widowControl w:val="0"/>
        <w:autoSpaceDE w:val="0"/>
        <w:autoSpaceDN w:val="0"/>
        <w:adjustRightInd w:val="0"/>
        <w:rPr>
          <w:rFonts w:cs="Arial"/>
          <w:noProof/>
        </w:rPr>
      </w:pPr>
      <w:r w:rsidRPr="00F13E04">
        <w:rPr>
          <w:rFonts w:cs="Arial"/>
          <w:i/>
          <w:iCs/>
          <w:noProof/>
        </w:rPr>
        <w:t>http-server: a command-line http server</w:t>
      </w:r>
      <w:r w:rsidRPr="00F13E04">
        <w:rPr>
          <w:rFonts w:cs="Arial"/>
          <w:noProof/>
        </w:rPr>
        <w:t xml:space="preserve"> (2018) </w:t>
      </w:r>
      <w:r w:rsidRPr="00F13E04">
        <w:rPr>
          <w:rFonts w:cs="Arial"/>
          <w:i/>
          <w:iCs/>
          <w:noProof/>
        </w:rPr>
        <w:t>npmjs</w:t>
      </w:r>
      <w:r w:rsidRPr="00F13E04">
        <w:rPr>
          <w:rFonts w:cs="Arial"/>
          <w:noProof/>
        </w:rPr>
        <w:t>. Available at: https://www.npmjs.com/package/http-server (Accessed: 3 October 2018).</w:t>
      </w:r>
    </w:p>
    <w:p w14:paraId="2921BA0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in, A. K. (2010) ‘Data clustering: 50 years beyond K-means’, </w:t>
      </w:r>
      <w:r w:rsidRPr="00F13E04">
        <w:rPr>
          <w:rFonts w:cs="Arial"/>
          <w:i/>
          <w:iCs/>
          <w:noProof/>
        </w:rPr>
        <w:t>Pattern Recognition Letters</w:t>
      </w:r>
      <w:r w:rsidRPr="00F13E04">
        <w:rPr>
          <w:rFonts w:cs="Arial"/>
          <w:noProof/>
        </w:rPr>
        <w:t>. North-Holland, 31(8), pp. 651–666. doi: 10.1016/J.PATREC.2009.09.011.</w:t>
      </w:r>
    </w:p>
    <w:p w14:paraId="0DEA39BF"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in, A. K. and Dubes, R. C. (1988) </w:t>
      </w:r>
      <w:r w:rsidRPr="00F13E04">
        <w:rPr>
          <w:rFonts w:cs="Arial"/>
          <w:i/>
          <w:iCs/>
          <w:noProof/>
        </w:rPr>
        <w:t>Algorithms for clustering data</w:t>
      </w:r>
      <w:r w:rsidRPr="00F13E04">
        <w:rPr>
          <w:rFonts w:cs="Arial"/>
          <w:noProof/>
        </w:rPr>
        <w:t>. Prentice Hall. Available at: https://dl.acm.org/citation.cfm?id=46712 (Accessed: 22 October 2018).</w:t>
      </w:r>
    </w:p>
    <w:p w14:paraId="6DB60563"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in, H. and Jain, R. (2017) ‘Big data in weather forecasting: Applications and challenges’, in </w:t>
      </w:r>
      <w:r w:rsidRPr="00F13E04">
        <w:rPr>
          <w:rFonts w:cs="Arial"/>
          <w:i/>
          <w:iCs/>
          <w:noProof/>
        </w:rPr>
        <w:t>2017 International Conference on Big Data Analytics and Computational Intelligence (ICBDAC)</w:t>
      </w:r>
      <w:r w:rsidRPr="00F13E04">
        <w:rPr>
          <w:rFonts w:cs="Arial"/>
          <w:noProof/>
        </w:rPr>
        <w:t>. IEEE, pp. 138–142. doi: 10.1109/ICBDACI.2017.8070824.</w:t>
      </w:r>
    </w:p>
    <w:p w14:paraId="7AF99F3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rvis, A., H.I. Reuter, A. Nelson, E. G. (2008) </w:t>
      </w:r>
      <w:r w:rsidRPr="00F13E04">
        <w:rPr>
          <w:rFonts w:cs="Arial"/>
          <w:i/>
          <w:iCs/>
          <w:noProof/>
        </w:rPr>
        <w:t>Hole-filled SRTM 90m for the globe Version 4 Database</w:t>
      </w:r>
      <w:r w:rsidRPr="00F13E04">
        <w:rPr>
          <w:rFonts w:cs="Arial"/>
          <w:noProof/>
        </w:rPr>
        <w:t>. Available at: http://srtm.csi.cgiar.org (Accessed: 5 November 2017).</w:t>
      </w:r>
    </w:p>
    <w:p w14:paraId="555E3C13"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yanthi, D. and Sumathi, G. (2017) ‘Weather data analysis using spark — An in-memory computing </w:t>
      </w:r>
      <w:r w:rsidRPr="00F13E04">
        <w:rPr>
          <w:rFonts w:cs="Arial"/>
          <w:noProof/>
        </w:rPr>
        <w:lastRenderedPageBreak/>
        <w:t xml:space="preserve">framework’, in </w:t>
      </w:r>
      <w:r w:rsidRPr="00F13E04">
        <w:rPr>
          <w:rFonts w:cs="Arial"/>
          <w:i/>
          <w:iCs/>
          <w:noProof/>
        </w:rPr>
        <w:t>2017 Innovations in Power and Advanced Computing Technologies (i-PACT)</w:t>
      </w:r>
      <w:r w:rsidRPr="00F13E04">
        <w:rPr>
          <w:rFonts w:cs="Arial"/>
          <w:noProof/>
        </w:rPr>
        <w:t>. IEEE, pp. 1–5. doi: 10.1109/IPACT.2017.8245142.</w:t>
      </w:r>
    </w:p>
    <w:p w14:paraId="1B33942C"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yaratne, M. </w:t>
      </w:r>
      <w:r w:rsidRPr="00F13E04">
        <w:rPr>
          <w:rFonts w:cs="Arial"/>
          <w:i/>
          <w:iCs/>
          <w:noProof/>
        </w:rPr>
        <w:t>et al.</w:t>
      </w:r>
      <w:r w:rsidRPr="00F13E04">
        <w:rPr>
          <w:rFonts w:cs="Arial"/>
          <w:noProof/>
        </w:rPr>
        <w:t xml:space="preserve"> (2017) ‘Apache spark based distributed self-organizing map algorithm for sensor data analysis’, in </w:t>
      </w:r>
      <w:r w:rsidRPr="00F13E04">
        <w:rPr>
          <w:rFonts w:cs="Arial"/>
          <w:i/>
          <w:iCs/>
          <w:noProof/>
        </w:rPr>
        <w:t>IECON 2017 - 43rd Annual Conference of the IEEE Industrial Electronics Society</w:t>
      </w:r>
      <w:r w:rsidRPr="00F13E04">
        <w:rPr>
          <w:rFonts w:cs="Arial"/>
          <w:noProof/>
        </w:rPr>
        <w:t>, pp. 8343–8349. doi: 10.1109/IECON.2017.8217465.</w:t>
      </w:r>
    </w:p>
    <w:p w14:paraId="24C82BB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endritzky, G. and Höppe, P. (2017) ‘The UTCI and the ISB’, </w:t>
      </w:r>
      <w:r w:rsidRPr="00F13E04">
        <w:rPr>
          <w:rFonts w:cs="Arial"/>
          <w:i/>
          <w:iCs/>
          <w:noProof/>
        </w:rPr>
        <w:t>International Journal of Biometeorology</w:t>
      </w:r>
      <w:r w:rsidRPr="00F13E04">
        <w:rPr>
          <w:rFonts w:cs="Arial"/>
          <w:noProof/>
        </w:rPr>
        <w:t>. doi: 10.1007/s00484-017-1390-5.</w:t>
      </w:r>
    </w:p>
    <w:p w14:paraId="2E41A2C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ones, P. and Harris, I. (2008) </w:t>
      </w:r>
      <w:r w:rsidRPr="00F13E04">
        <w:rPr>
          <w:rFonts w:cs="Arial"/>
          <w:i/>
          <w:iCs/>
          <w:noProof/>
        </w:rPr>
        <w:t>Climatic Research Unit (CRU) time-series datasets of variations in climate with variations in other phenomena</w:t>
      </w:r>
      <w:r w:rsidRPr="00F13E04">
        <w:rPr>
          <w:rFonts w:cs="Arial"/>
          <w:noProof/>
        </w:rPr>
        <w:t xml:space="preserve">, </w:t>
      </w:r>
      <w:r w:rsidRPr="00F13E04">
        <w:rPr>
          <w:rFonts w:cs="Arial"/>
          <w:i/>
          <w:iCs/>
          <w:noProof/>
        </w:rPr>
        <w:t>NCAS British Atmospheric Data Centre</w:t>
      </w:r>
      <w:r w:rsidRPr="00F13E04">
        <w:rPr>
          <w:rFonts w:cs="Arial"/>
          <w:noProof/>
        </w:rPr>
        <w:t>. Available at: http://catalogue.ceda.ac.uk/uuid/3f8944800cc48e1cbc29a5ee12d8542d (Accessed: 5 November 2017).</w:t>
      </w:r>
    </w:p>
    <w:p w14:paraId="270EBF4E"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Karpatne, A. </w:t>
      </w:r>
      <w:r w:rsidRPr="00F13E04">
        <w:rPr>
          <w:rFonts w:cs="Arial"/>
          <w:i/>
          <w:iCs/>
          <w:noProof/>
        </w:rPr>
        <w:t>et al.</w:t>
      </w:r>
      <w:r w:rsidRPr="00F13E04">
        <w:rPr>
          <w:rFonts w:cs="Arial"/>
          <w:noProof/>
        </w:rPr>
        <w:t xml:space="preserve"> (2017) ‘Theory-Guided Data Science: A New Paradigm for Scientific Discovery from Data’, </w:t>
      </w:r>
      <w:r w:rsidRPr="00F13E04">
        <w:rPr>
          <w:rFonts w:cs="Arial"/>
          <w:i/>
          <w:iCs/>
          <w:noProof/>
        </w:rPr>
        <w:t>IEEE Transactions on Knowledge and Data Engineering</w:t>
      </w:r>
      <w:r w:rsidRPr="00F13E04">
        <w:rPr>
          <w:rFonts w:cs="Arial"/>
          <w:noProof/>
        </w:rPr>
        <w:t>, 29(10), pp. 2318–2331. doi: 10.1109/TKDE.2017.2720168.</w:t>
      </w:r>
    </w:p>
    <w:p w14:paraId="7BCDD558" w14:textId="77777777" w:rsidR="00F13E04" w:rsidRPr="00F13E04" w:rsidRDefault="00F13E04" w:rsidP="00F13E04">
      <w:pPr>
        <w:widowControl w:val="0"/>
        <w:autoSpaceDE w:val="0"/>
        <w:autoSpaceDN w:val="0"/>
        <w:adjustRightInd w:val="0"/>
        <w:rPr>
          <w:rFonts w:cs="Arial"/>
          <w:noProof/>
        </w:rPr>
      </w:pPr>
      <w:r w:rsidRPr="00F13E04">
        <w:rPr>
          <w:rFonts w:cs="Arial"/>
          <w:i/>
          <w:iCs/>
          <w:noProof/>
        </w:rPr>
        <w:t>KMeansModel (Spark 2.3.2 JavaDoc)</w:t>
      </w:r>
      <w:r w:rsidRPr="00F13E04">
        <w:rPr>
          <w:rFonts w:cs="Arial"/>
          <w:noProof/>
        </w:rPr>
        <w:t xml:space="preserve"> (no date). Available at: https://spark.apache.org/docs/latest/api/java/org/apache/spark/mllib/clustering/KMeansModel.html (Accessed: 18 October 2018).</w:t>
      </w:r>
    </w:p>
    <w:p w14:paraId="227E922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Kodinariya, T. M. and Makwana, P. R. (2013) ‘Review on determining number of Cluster in K-Means Clustering’, </w:t>
      </w:r>
      <w:r w:rsidRPr="00F13E04">
        <w:rPr>
          <w:rFonts w:cs="Arial"/>
          <w:i/>
          <w:iCs/>
          <w:noProof/>
        </w:rPr>
        <w:t>International Journal of Advance Research in Computer Science and Management Studies</w:t>
      </w:r>
      <w:r w:rsidRPr="00F13E04">
        <w:rPr>
          <w:rFonts w:cs="Arial"/>
          <w:noProof/>
        </w:rPr>
        <w:t>.</w:t>
      </w:r>
    </w:p>
    <w:p w14:paraId="6CB974F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Liu, F. </w:t>
      </w:r>
      <w:r w:rsidRPr="00F13E04">
        <w:rPr>
          <w:rFonts w:cs="Arial"/>
          <w:i/>
          <w:iCs/>
          <w:noProof/>
        </w:rPr>
        <w:t>et al.</w:t>
      </w:r>
      <w:r w:rsidRPr="00F13E04">
        <w:rPr>
          <w:rFonts w:cs="Arial"/>
          <w:noProof/>
        </w:rPr>
        <w:t xml:space="preserve"> (2011) </w:t>
      </w:r>
      <w:r w:rsidRPr="00F13E04">
        <w:rPr>
          <w:rFonts w:cs="Arial"/>
          <w:i/>
          <w:iCs/>
          <w:noProof/>
        </w:rPr>
        <w:t>NIST Cloud Computing Reference Architecture Recommendations of the National Institute of Standards and Technology</w:t>
      </w:r>
      <w:r w:rsidRPr="00F13E04">
        <w:rPr>
          <w:rFonts w:cs="Arial"/>
          <w:noProof/>
        </w:rPr>
        <w:t>. Available at: https://ws680.nist.gov/publication/get_pdf.cfm?pub_id=909505 (Accessed: 3 October 2018).</w:t>
      </w:r>
    </w:p>
    <w:p w14:paraId="21C96500"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Liu, Y. and Weisberg, R. H. (2005) ‘Patterns of ocean current variability on the West Florida Shelf using the self-organizing map’, </w:t>
      </w:r>
      <w:r w:rsidRPr="00F13E04">
        <w:rPr>
          <w:rFonts w:cs="Arial"/>
          <w:i/>
          <w:iCs/>
          <w:noProof/>
        </w:rPr>
        <w:t>Journal of Geophysical Research: Oceans</w:t>
      </w:r>
      <w:r w:rsidRPr="00F13E04">
        <w:rPr>
          <w:rFonts w:cs="Arial"/>
          <w:noProof/>
        </w:rPr>
        <w:t>, 110(6), pp. 1–12. doi: 10.1029/2004JC002786.</w:t>
      </w:r>
    </w:p>
    <w:p w14:paraId="4634843F"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Liu, Y. and Weisberg, R. H. (2011) ‘A Review of Self-Organizing Map Applications in Meteorology and Oceanography’, in Igadwa Mwasiagi, J. (ed.) </w:t>
      </w:r>
      <w:r w:rsidRPr="00F13E04">
        <w:rPr>
          <w:rFonts w:cs="Arial"/>
          <w:i/>
          <w:iCs/>
          <w:noProof/>
        </w:rPr>
        <w:t>Self Organizing Maps - Applications and Novel Algorithm Design</w:t>
      </w:r>
      <w:r w:rsidRPr="00F13E04">
        <w:rPr>
          <w:rFonts w:cs="Arial"/>
          <w:noProof/>
        </w:rPr>
        <w:t>. www.intechopen.com. doi: 10.5772/13146.</w:t>
      </w:r>
    </w:p>
    <w:p w14:paraId="67C23728"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Liu, Y., Weisberg, R. H. and Mooers, C. N. K. (2006) ‘Performance evaluation of the self-organizing map for feature extraction’, </w:t>
      </w:r>
      <w:r w:rsidRPr="00F13E04">
        <w:rPr>
          <w:rFonts w:cs="Arial"/>
          <w:i/>
          <w:iCs/>
          <w:noProof/>
        </w:rPr>
        <w:t>Journal of Geophysical Research: Oceans</w:t>
      </w:r>
      <w:r w:rsidRPr="00F13E04">
        <w:rPr>
          <w:rFonts w:cs="Arial"/>
          <w:noProof/>
        </w:rPr>
        <w:t>, 111(5). doi: 10.1029/2005JC003117.</w:t>
      </w:r>
    </w:p>
    <w:p w14:paraId="20CAE44E"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Luna-Romera, J. M. </w:t>
      </w:r>
      <w:r w:rsidRPr="00F13E04">
        <w:rPr>
          <w:rFonts w:cs="Arial"/>
          <w:i/>
          <w:iCs/>
          <w:noProof/>
        </w:rPr>
        <w:t>et al.</w:t>
      </w:r>
      <w:r w:rsidRPr="00F13E04">
        <w:rPr>
          <w:rFonts w:cs="Arial"/>
          <w:noProof/>
        </w:rPr>
        <w:t xml:space="preserve"> (2016) ‘An approach to silhouette and dunn clustering indices applied to big data in spark’, in </w:t>
      </w:r>
      <w:r w:rsidRPr="00F13E04">
        <w:rPr>
          <w:rFonts w:cs="Arial"/>
          <w:i/>
          <w:iCs/>
          <w:noProof/>
        </w:rPr>
        <w:t xml:space="preserve">Lecture Notes in Computer Science (including subseries Lecture Notes in Artificial </w:t>
      </w:r>
      <w:r w:rsidRPr="00F13E04">
        <w:rPr>
          <w:rFonts w:cs="Arial"/>
          <w:i/>
          <w:iCs/>
          <w:noProof/>
        </w:rPr>
        <w:lastRenderedPageBreak/>
        <w:t>Intelligence and Lecture Notes in Bioinformatics)</w:t>
      </w:r>
      <w:r w:rsidRPr="00F13E04">
        <w:rPr>
          <w:rFonts w:cs="Arial"/>
          <w:noProof/>
        </w:rPr>
        <w:t>. doi: 10.1007/978-3-319-44636-3_15.</w:t>
      </w:r>
    </w:p>
    <w:p w14:paraId="22A557F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Manzano-Agugliaro, F. </w:t>
      </w:r>
      <w:r w:rsidRPr="00F13E04">
        <w:rPr>
          <w:rFonts w:cs="Arial"/>
          <w:i/>
          <w:iCs/>
          <w:noProof/>
        </w:rPr>
        <w:t>et al.</w:t>
      </w:r>
      <w:r w:rsidRPr="00F13E04">
        <w:rPr>
          <w:rFonts w:cs="Arial"/>
          <w:noProof/>
        </w:rPr>
        <w:t xml:space="preserve"> (2015) ‘Review of bioclimatic architecture strategies for achieving thermal comfort’, </w:t>
      </w:r>
      <w:r w:rsidRPr="00F13E04">
        <w:rPr>
          <w:rFonts w:cs="Arial"/>
          <w:i/>
          <w:iCs/>
          <w:noProof/>
        </w:rPr>
        <w:t>Renewable and Sustainable Energy Reviews</w:t>
      </w:r>
      <w:r w:rsidRPr="00F13E04">
        <w:rPr>
          <w:rFonts w:cs="Arial"/>
          <w:noProof/>
        </w:rPr>
        <w:t>. Pergamon, 49, pp. 736–755. doi: 10.1016/J.RSER.2015.04.095.</w:t>
      </w:r>
    </w:p>
    <w:p w14:paraId="3C2C20C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Mariam Varghese, S. (2015) ‘Leveraging Map Reduce With Hadoop for Weather Data Analytics’, </w:t>
      </w:r>
      <w:r w:rsidRPr="00F13E04">
        <w:rPr>
          <w:rFonts w:cs="Arial"/>
          <w:i/>
          <w:iCs/>
          <w:noProof/>
        </w:rPr>
        <w:t>IOSR Journal of Computer Engineering Ver. II</w:t>
      </w:r>
      <w:r w:rsidRPr="00F13E04">
        <w:rPr>
          <w:rFonts w:cs="Arial"/>
          <w:noProof/>
        </w:rPr>
        <w:t>, 17(3), pp. 2278–661. doi: 10.9790/0661-17320612.</w:t>
      </w:r>
    </w:p>
    <w:p w14:paraId="03F1624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Mell, P. and Grance, T. (2011) </w:t>
      </w:r>
      <w:r w:rsidRPr="00F13E04">
        <w:rPr>
          <w:rFonts w:cs="Arial"/>
          <w:i/>
          <w:iCs/>
          <w:noProof/>
        </w:rPr>
        <w:t>The NIST Definition of Cloud Computing Recommendations of the National Institute of Standards and Technology</w:t>
      </w:r>
      <w:r w:rsidRPr="00F13E04">
        <w:rPr>
          <w:rFonts w:cs="Arial"/>
          <w:noProof/>
        </w:rPr>
        <w:t>. doi: 10.6028/NIST.SP.800-145.</w:t>
      </w:r>
    </w:p>
    <w:p w14:paraId="5E5439A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Milne, M., Liggett, R. and Benson, A. (2009) ‘Climate Consultant 4.0 develops design guidelines for each unique climate’, </w:t>
      </w:r>
      <w:r w:rsidRPr="00F13E04">
        <w:rPr>
          <w:rFonts w:cs="Arial"/>
          <w:i/>
          <w:iCs/>
          <w:noProof/>
        </w:rPr>
        <w:t>American Solar Energy Society Meeting</w:t>
      </w:r>
      <w:r w:rsidRPr="00F13E04">
        <w:rPr>
          <w:rFonts w:cs="Arial"/>
          <w:noProof/>
        </w:rPr>
        <w:t>. Available at: http://www.energy-design-tools.aud.ucla.edu/papers/ases09-milne.pdf (Accessed: 10 April 2018).</w:t>
      </w:r>
    </w:p>
    <w:p w14:paraId="603478CF" w14:textId="77777777" w:rsidR="00F13E04" w:rsidRPr="00F13E04" w:rsidRDefault="00F13E04" w:rsidP="00F13E04">
      <w:pPr>
        <w:widowControl w:val="0"/>
        <w:autoSpaceDE w:val="0"/>
        <w:autoSpaceDN w:val="0"/>
        <w:adjustRightInd w:val="0"/>
        <w:rPr>
          <w:rFonts w:cs="Arial"/>
          <w:noProof/>
        </w:rPr>
      </w:pPr>
      <w:r w:rsidRPr="00F13E04">
        <w:rPr>
          <w:rFonts w:cs="Arial"/>
          <w:i/>
          <w:iCs/>
          <w:noProof/>
        </w:rPr>
        <w:t>MLlib: Main Guide - Spark 2.3.2 Documentation</w:t>
      </w:r>
      <w:r w:rsidRPr="00F13E04">
        <w:rPr>
          <w:rFonts w:cs="Arial"/>
          <w:noProof/>
        </w:rPr>
        <w:t xml:space="preserve"> (no date). Available at: https://spark.apache.org/docs/latest/ml-guide.html (Accessed: 16 October 2018).</w:t>
      </w:r>
    </w:p>
    <w:p w14:paraId="580B7F6E"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Netzel, P. and Stepinski, T. (2016) ‘On Using a Clustering Approach for Global Climate Classification’, </w:t>
      </w:r>
      <w:r w:rsidRPr="00F13E04">
        <w:rPr>
          <w:rFonts w:cs="Arial"/>
          <w:i/>
          <w:iCs/>
          <w:noProof/>
        </w:rPr>
        <w:t>Journal of Climate</w:t>
      </w:r>
      <w:r w:rsidRPr="00F13E04">
        <w:rPr>
          <w:rFonts w:cs="Arial"/>
          <w:noProof/>
        </w:rPr>
        <w:t>, 29(9), pp. 3387–3401. doi: 10.1175/JCLI-D-15-0640.1.</w:t>
      </w:r>
    </w:p>
    <w:p w14:paraId="4C247DD2"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Nikolaou, T. G. </w:t>
      </w:r>
      <w:r w:rsidRPr="00F13E04">
        <w:rPr>
          <w:rFonts w:cs="Arial"/>
          <w:i/>
          <w:iCs/>
          <w:noProof/>
        </w:rPr>
        <w:t>et al.</w:t>
      </w:r>
      <w:r w:rsidRPr="00F13E04">
        <w:rPr>
          <w:rFonts w:cs="Arial"/>
          <w:noProof/>
        </w:rPr>
        <w:t xml:space="preserve"> (2012) ‘On the application of clustering techniques for office buildings’ energy and thermal comfort classification’, </w:t>
      </w:r>
      <w:r w:rsidRPr="00F13E04">
        <w:rPr>
          <w:rFonts w:cs="Arial"/>
          <w:i/>
          <w:iCs/>
          <w:noProof/>
        </w:rPr>
        <w:t>IEEE Transactions on Smart Grid</w:t>
      </w:r>
      <w:r w:rsidRPr="00F13E04">
        <w:rPr>
          <w:rFonts w:cs="Arial"/>
          <w:noProof/>
        </w:rPr>
        <w:t>. doi: 10.1109/TSG.2012.2215059.</w:t>
      </w:r>
    </w:p>
    <w:p w14:paraId="2EFBB97B"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Olgyay, V. and Olgyay, A. (1963) </w:t>
      </w:r>
      <w:r w:rsidRPr="00F13E04">
        <w:rPr>
          <w:rFonts w:cs="Arial"/>
          <w:i/>
          <w:iCs/>
          <w:noProof/>
        </w:rPr>
        <w:t>Design With Climate: Bioclimatic Approach to Architectural Regionalism</w:t>
      </w:r>
      <w:r w:rsidRPr="00F13E04">
        <w:rPr>
          <w:rFonts w:cs="Arial"/>
          <w:noProof/>
        </w:rPr>
        <w:t>. Princeton University Press.</w:t>
      </w:r>
    </w:p>
    <w:p w14:paraId="0A077582"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Omer, A. M. (2008) ‘Energy, environment and sustainable development’, </w:t>
      </w:r>
      <w:r w:rsidRPr="00F13E04">
        <w:rPr>
          <w:rFonts w:cs="Arial"/>
          <w:i/>
          <w:iCs/>
          <w:noProof/>
        </w:rPr>
        <w:t>Renewable and Sustainable Energy Reviews</w:t>
      </w:r>
      <w:r w:rsidRPr="00F13E04">
        <w:rPr>
          <w:rFonts w:cs="Arial"/>
          <w:noProof/>
        </w:rPr>
        <w:t>, 12, pp. 2265–2300. doi: 10.1016/j.rser.2007.05.001.</w:t>
      </w:r>
    </w:p>
    <w:p w14:paraId="5B33BD30"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Piech, C. (2013) </w:t>
      </w:r>
      <w:r w:rsidRPr="00F13E04">
        <w:rPr>
          <w:rFonts w:cs="Arial"/>
          <w:i/>
          <w:iCs/>
          <w:noProof/>
        </w:rPr>
        <w:t>K Means Stanford CS221</w:t>
      </w:r>
      <w:r w:rsidRPr="00F13E04">
        <w:rPr>
          <w:rFonts w:cs="Arial"/>
          <w:noProof/>
        </w:rPr>
        <w:t>. Available at: http://stanford.edu/~cpiech/cs221/handouts/kmeans.html (Accessed: 22 October 2018).</w:t>
      </w:r>
    </w:p>
    <w:p w14:paraId="6AEDC6C8"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Rhee, J. </w:t>
      </w:r>
      <w:r w:rsidRPr="00F13E04">
        <w:rPr>
          <w:rFonts w:cs="Arial"/>
          <w:i/>
          <w:iCs/>
          <w:noProof/>
        </w:rPr>
        <w:t>et al.</w:t>
      </w:r>
      <w:r w:rsidRPr="00F13E04">
        <w:rPr>
          <w:rFonts w:cs="Arial"/>
          <w:noProof/>
        </w:rPr>
        <w:t xml:space="preserve"> (2008) ‘Delineation of climate regions using in-situ and remotely-sensed data for the Carolinas’, </w:t>
      </w:r>
      <w:r w:rsidRPr="00F13E04">
        <w:rPr>
          <w:rFonts w:cs="Arial"/>
          <w:i/>
          <w:iCs/>
          <w:noProof/>
        </w:rPr>
        <w:t>Remote Sensing of Environment</w:t>
      </w:r>
      <w:r w:rsidRPr="00F13E04">
        <w:rPr>
          <w:rFonts w:cs="Arial"/>
          <w:noProof/>
        </w:rPr>
        <w:t>, 112(6), pp. 3099–3111. doi: 10.1016/j.rse.2008.03.001.</w:t>
      </w:r>
    </w:p>
    <w:p w14:paraId="3EEFD98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Rodenburg, B. and Maria Fiore, M. (2017) </w:t>
      </w:r>
      <w:r w:rsidRPr="00F13E04">
        <w:rPr>
          <w:rFonts w:cs="Arial"/>
          <w:i/>
          <w:iCs/>
          <w:noProof/>
        </w:rPr>
        <w:t>Detecting Weather Twins using Apache Spark</w:t>
      </w:r>
      <w:r w:rsidRPr="00F13E04">
        <w:rPr>
          <w:rFonts w:cs="Arial"/>
          <w:noProof/>
        </w:rPr>
        <w:t xml:space="preserve">, </w:t>
      </w:r>
      <w:r w:rsidRPr="00F13E04">
        <w:rPr>
          <w:rFonts w:cs="Arial"/>
          <w:i/>
          <w:iCs/>
          <w:noProof/>
        </w:rPr>
        <w:t>LSDE: Large Scale Data Engineering 2017</w:t>
      </w:r>
      <w:r w:rsidRPr="00F13E04">
        <w:rPr>
          <w:rFonts w:cs="Arial"/>
          <w:noProof/>
        </w:rPr>
        <w:t>. Available at: https://event.cwi.nl/lsde/2017/showcase_n2.shtml (Accessed: 29 May 2018).</w:t>
      </w:r>
    </w:p>
    <w:p w14:paraId="1278AEB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Rodriguez, M. A. and Buyya, R. (2017) ‘Chapter 18 – Scientific Workflow Management System for Clouds’, in </w:t>
      </w:r>
      <w:r w:rsidRPr="00F13E04">
        <w:rPr>
          <w:rFonts w:cs="Arial"/>
          <w:i/>
          <w:iCs/>
          <w:noProof/>
        </w:rPr>
        <w:t>Software Architecture for Big Data and the Cloud</w:t>
      </w:r>
      <w:r w:rsidRPr="00F13E04">
        <w:rPr>
          <w:rFonts w:cs="Arial"/>
          <w:noProof/>
        </w:rPr>
        <w:t>, pp. 367–387. doi: 10.1016/B978-0-12-805467-3.00018-1.</w:t>
      </w:r>
    </w:p>
    <w:p w14:paraId="3AD27AF1" w14:textId="77777777" w:rsidR="00F13E04" w:rsidRPr="00F13E04" w:rsidRDefault="00F13E04" w:rsidP="00F13E04">
      <w:pPr>
        <w:widowControl w:val="0"/>
        <w:autoSpaceDE w:val="0"/>
        <w:autoSpaceDN w:val="0"/>
        <w:adjustRightInd w:val="0"/>
        <w:rPr>
          <w:rFonts w:cs="Arial"/>
          <w:noProof/>
        </w:rPr>
      </w:pPr>
      <w:r w:rsidRPr="00F13E04">
        <w:rPr>
          <w:rFonts w:cs="Arial"/>
          <w:noProof/>
        </w:rPr>
        <w:lastRenderedPageBreak/>
        <w:t xml:space="preserve">Terpilowski, R. (no date) </w:t>
      </w:r>
      <w:r w:rsidRPr="00F13E04">
        <w:rPr>
          <w:rFonts w:cs="Arial"/>
          <w:i/>
          <w:iCs/>
          <w:noProof/>
        </w:rPr>
        <w:t>GMapsFX</w:t>
      </w:r>
      <w:r w:rsidRPr="00F13E04">
        <w:rPr>
          <w:rFonts w:cs="Arial"/>
          <w:noProof/>
        </w:rPr>
        <w:t>. Available at: https://rterp.github.io/GMapsFX/ (Accessed: 18 October 2018).</w:t>
      </w:r>
    </w:p>
    <w:p w14:paraId="37C343B2"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Thinsungnoen, T. </w:t>
      </w:r>
      <w:r w:rsidRPr="00F13E04">
        <w:rPr>
          <w:rFonts w:cs="Arial"/>
          <w:i/>
          <w:iCs/>
          <w:noProof/>
        </w:rPr>
        <w:t>et al.</w:t>
      </w:r>
      <w:r w:rsidRPr="00F13E04">
        <w:rPr>
          <w:rFonts w:cs="Arial"/>
          <w:noProof/>
        </w:rPr>
        <w:t xml:space="preserve"> (2015) ‘The Clustering Validity with Silhouette and Sum of Squared Errors’, in </w:t>
      </w:r>
      <w:r w:rsidRPr="00F13E04">
        <w:rPr>
          <w:rFonts w:cs="Arial"/>
          <w:i/>
          <w:iCs/>
          <w:noProof/>
        </w:rPr>
        <w:t>The Proceedings of the 2nd International Conference on Industrial Application Engineering 2015</w:t>
      </w:r>
      <w:r w:rsidRPr="00F13E04">
        <w:rPr>
          <w:rFonts w:cs="Arial"/>
          <w:noProof/>
        </w:rPr>
        <w:t>. doi: 10.12792/iciae2015.012.</w:t>
      </w:r>
    </w:p>
    <w:p w14:paraId="5908DCD4" w14:textId="77777777" w:rsidR="00F13E04" w:rsidRPr="00F13E04" w:rsidRDefault="00F13E04" w:rsidP="00F13E04">
      <w:pPr>
        <w:widowControl w:val="0"/>
        <w:autoSpaceDE w:val="0"/>
        <w:autoSpaceDN w:val="0"/>
        <w:adjustRightInd w:val="0"/>
        <w:rPr>
          <w:rFonts w:cs="Arial"/>
          <w:noProof/>
        </w:rPr>
      </w:pPr>
      <w:r w:rsidRPr="00F13E04">
        <w:rPr>
          <w:rFonts w:cs="Arial"/>
          <w:noProof/>
        </w:rPr>
        <w:t>Unidata (2012) ‘NetCDF-Java library and TDS version 4.6.9’. Boulder. CO: UCAR/Unidata. doi: http://doi.org/10.5065/D6RN35XM.</w:t>
      </w:r>
    </w:p>
    <w:p w14:paraId="440C90B3"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Wentz, F. </w:t>
      </w:r>
      <w:r w:rsidRPr="00F13E04">
        <w:rPr>
          <w:rFonts w:cs="Arial"/>
          <w:i/>
          <w:iCs/>
          <w:noProof/>
        </w:rPr>
        <w:t>et al.</w:t>
      </w:r>
      <w:r w:rsidRPr="00F13E04">
        <w:rPr>
          <w:rFonts w:cs="Arial"/>
          <w:noProof/>
        </w:rPr>
        <w:t xml:space="preserve"> (2015) </w:t>
      </w:r>
      <w:r w:rsidRPr="00F13E04">
        <w:rPr>
          <w:rFonts w:cs="Arial"/>
          <w:i/>
          <w:iCs/>
          <w:noProof/>
        </w:rPr>
        <w:t>Remote Sensing Systems Cross-Calibrated Multi-Platform (CCMP) 6-hourly ocean vector wind analysis product on 0.25 deg grid, Version 2.0, [subset: CCMP V2.0 Level-3.5].</w:t>
      </w:r>
      <w:r w:rsidRPr="00F13E04">
        <w:rPr>
          <w:rFonts w:cs="Arial"/>
          <w:noProof/>
        </w:rPr>
        <w:t xml:space="preserve"> Santa Rosa, CA: Remote Sensing Systems. Available at: www.remss.com/measurements/ccmp (Accessed: 5 November 2017).</w:t>
      </w:r>
    </w:p>
    <w:p w14:paraId="3117FB2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Zaharia, M. </w:t>
      </w:r>
      <w:r w:rsidRPr="00F13E04">
        <w:rPr>
          <w:rFonts w:cs="Arial"/>
          <w:i/>
          <w:iCs/>
          <w:noProof/>
        </w:rPr>
        <w:t>et al.</w:t>
      </w:r>
      <w:r w:rsidRPr="00F13E04">
        <w:rPr>
          <w:rFonts w:cs="Arial"/>
          <w:noProof/>
        </w:rPr>
        <w:t xml:space="preserve"> (2013) ‘Discretized Streams: Fault-Tolerant Streaming Computation at Scale’, </w:t>
      </w:r>
      <w:r w:rsidRPr="00F13E04">
        <w:rPr>
          <w:rFonts w:cs="Arial"/>
          <w:i/>
          <w:iCs/>
          <w:noProof/>
        </w:rPr>
        <w:t>Sosp</w:t>
      </w:r>
      <w:r w:rsidRPr="00F13E04">
        <w:rPr>
          <w:rFonts w:cs="Arial"/>
          <w:noProof/>
        </w:rPr>
        <w:t>, (1), pp. 423–438. doi: 10.1145/2517349.2522737.</w:t>
      </w:r>
    </w:p>
    <w:p w14:paraId="000A854D"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Zscheischler, J., Mahecha, M. D. and Harmeling, S. (2012) ‘Climate classifications: The value of unsupervised clustering’, in </w:t>
      </w:r>
      <w:r w:rsidRPr="00F13E04">
        <w:rPr>
          <w:rFonts w:cs="Arial"/>
          <w:i/>
          <w:iCs/>
          <w:noProof/>
        </w:rPr>
        <w:t>Procedia Computer Science</w:t>
      </w:r>
      <w:r w:rsidRPr="00F13E04">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r w:rsidRPr="00375814">
        <w:t>List of Tables</w:t>
      </w:r>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F77FAA">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E17D8E">
      <w:pPr>
        <w:pStyle w:val="Heading1"/>
      </w:pPr>
      <w:r w:rsidRPr="00375814">
        <w:t>List of Figures</w:t>
      </w:r>
    </w:p>
    <w:p w14:paraId="0E5E15CD" w14:textId="6BC169AB" w:rsidR="00AF326E"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887142" w:history="1">
        <w:r w:rsidRPr="004E73A8">
          <w:rPr>
            <w:rStyle w:val="Hyperlink"/>
            <w:noProof/>
          </w:rPr>
          <w:t>Figure 1 Agile model driven design phases</w:t>
        </w:r>
        <w:r>
          <w:rPr>
            <w:noProof/>
            <w:webHidden/>
          </w:rPr>
          <w:tab/>
        </w:r>
        <w:r>
          <w:rPr>
            <w:noProof/>
            <w:webHidden/>
          </w:rPr>
          <w:fldChar w:fldCharType="begin"/>
        </w:r>
        <w:r>
          <w:rPr>
            <w:noProof/>
            <w:webHidden/>
          </w:rPr>
          <w:instrText xml:space="preserve"> PAGEREF _Toc527887142 \h </w:instrText>
        </w:r>
        <w:r>
          <w:rPr>
            <w:noProof/>
            <w:webHidden/>
          </w:rPr>
        </w:r>
        <w:r>
          <w:rPr>
            <w:noProof/>
            <w:webHidden/>
          </w:rPr>
          <w:fldChar w:fldCharType="separate"/>
        </w:r>
        <w:r>
          <w:rPr>
            <w:noProof/>
            <w:webHidden/>
          </w:rPr>
          <w:t>7</w:t>
        </w:r>
        <w:r>
          <w:rPr>
            <w:noProof/>
            <w:webHidden/>
          </w:rPr>
          <w:fldChar w:fldCharType="end"/>
        </w:r>
      </w:hyperlink>
    </w:p>
    <w:p w14:paraId="4A770D53" w14:textId="4ED64489"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3" w:history="1">
        <w:r w:rsidR="00AF326E" w:rsidRPr="004E73A8">
          <w:rPr>
            <w:rStyle w:val="Hyperlink"/>
            <w:noProof/>
          </w:rPr>
          <w:t xml:space="preserve">Figure 2 Manzano-Agugliaro </w:t>
        </w:r>
        <w:r w:rsidR="00AF326E" w:rsidRPr="004E73A8">
          <w:rPr>
            <w:rStyle w:val="Hyperlink"/>
            <w:i/>
            <w:noProof/>
          </w:rPr>
          <w:t xml:space="preserve">et al. </w:t>
        </w:r>
        <w:r w:rsidR="00AF326E" w:rsidRPr="004E73A8">
          <w:rPr>
            <w:rStyle w:val="Hyperlink"/>
            <w:noProof/>
          </w:rPr>
          <w:t>(2015) adapted version of the psychrometric chart</w:t>
        </w:r>
        <w:r w:rsidR="00AF326E">
          <w:rPr>
            <w:noProof/>
            <w:webHidden/>
          </w:rPr>
          <w:tab/>
        </w:r>
        <w:r w:rsidR="00AF326E">
          <w:rPr>
            <w:noProof/>
            <w:webHidden/>
          </w:rPr>
          <w:fldChar w:fldCharType="begin"/>
        </w:r>
        <w:r w:rsidR="00AF326E">
          <w:rPr>
            <w:noProof/>
            <w:webHidden/>
          </w:rPr>
          <w:instrText xml:space="preserve"> PAGEREF _Toc527887143 \h </w:instrText>
        </w:r>
        <w:r w:rsidR="00AF326E">
          <w:rPr>
            <w:noProof/>
            <w:webHidden/>
          </w:rPr>
        </w:r>
        <w:r w:rsidR="00AF326E">
          <w:rPr>
            <w:noProof/>
            <w:webHidden/>
          </w:rPr>
          <w:fldChar w:fldCharType="separate"/>
        </w:r>
        <w:r w:rsidR="00AF326E">
          <w:rPr>
            <w:noProof/>
            <w:webHidden/>
          </w:rPr>
          <w:t>10</w:t>
        </w:r>
        <w:r w:rsidR="00AF326E">
          <w:rPr>
            <w:noProof/>
            <w:webHidden/>
          </w:rPr>
          <w:fldChar w:fldCharType="end"/>
        </w:r>
      </w:hyperlink>
    </w:p>
    <w:p w14:paraId="5446F74D" w14:textId="2D4421E3"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4" w:history="1">
        <w:r w:rsidR="00AF326E" w:rsidRPr="004E73A8">
          <w:rPr>
            <w:rStyle w:val="Hyperlink"/>
            <w:noProof/>
          </w:rPr>
          <w:t>Figure 3 Reference architecture of a WMS</w:t>
        </w:r>
        <w:r w:rsidR="00AF326E">
          <w:rPr>
            <w:noProof/>
            <w:webHidden/>
          </w:rPr>
          <w:tab/>
        </w:r>
        <w:r w:rsidR="00AF326E">
          <w:rPr>
            <w:noProof/>
            <w:webHidden/>
          </w:rPr>
          <w:fldChar w:fldCharType="begin"/>
        </w:r>
        <w:r w:rsidR="00AF326E">
          <w:rPr>
            <w:noProof/>
            <w:webHidden/>
          </w:rPr>
          <w:instrText xml:space="preserve"> PAGEREF _Toc527887144 \h </w:instrText>
        </w:r>
        <w:r w:rsidR="00AF326E">
          <w:rPr>
            <w:noProof/>
            <w:webHidden/>
          </w:rPr>
        </w:r>
        <w:r w:rsidR="00AF326E">
          <w:rPr>
            <w:noProof/>
            <w:webHidden/>
          </w:rPr>
          <w:fldChar w:fldCharType="separate"/>
        </w:r>
        <w:r w:rsidR="00AF326E">
          <w:rPr>
            <w:noProof/>
            <w:webHidden/>
          </w:rPr>
          <w:t>15</w:t>
        </w:r>
        <w:r w:rsidR="00AF326E">
          <w:rPr>
            <w:noProof/>
            <w:webHidden/>
          </w:rPr>
          <w:fldChar w:fldCharType="end"/>
        </w:r>
      </w:hyperlink>
    </w:p>
    <w:p w14:paraId="418A301F" w14:textId="3E414C38"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5" w:history="1">
        <w:r w:rsidR="00AF326E" w:rsidRPr="004E73A8">
          <w:rPr>
            <w:rStyle w:val="Hyperlink"/>
            <w:noProof/>
          </w:rPr>
          <w:t>Figure 4 Big data reference architecture (Avci Salma, Tekinerdogan and Athanasiadis, 2017)</w:t>
        </w:r>
        <w:r w:rsidR="00AF326E">
          <w:rPr>
            <w:noProof/>
            <w:webHidden/>
          </w:rPr>
          <w:tab/>
        </w:r>
        <w:r w:rsidR="00AF326E">
          <w:rPr>
            <w:noProof/>
            <w:webHidden/>
          </w:rPr>
          <w:fldChar w:fldCharType="begin"/>
        </w:r>
        <w:r w:rsidR="00AF326E">
          <w:rPr>
            <w:noProof/>
            <w:webHidden/>
          </w:rPr>
          <w:instrText xml:space="preserve"> PAGEREF _Toc527887145 \h </w:instrText>
        </w:r>
        <w:r w:rsidR="00AF326E">
          <w:rPr>
            <w:noProof/>
            <w:webHidden/>
          </w:rPr>
        </w:r>
        <w:r w:rsidR="00AF326E">
          <w:rPr>
            <w:noProof/>
            <w:webHidden/>
          </w:rPr>
          <w:fldChar w:fldCharType="separate"/>
        </w:r>
        <w:r w:rsidR="00AF326E">
          <w:rPr>
            <w:noProof/>
            <w:webHidden/>
          </w:rPr>
          <w:t>16</w:t>
        </w:r>
        <w:r w:rsidR="00AF326E">
          <w:rPr>
            <w:noProof/>
            <w:webHidden/>
          </w:rPr>
          <w:fldChar w:fldCharType="end"/>
        </w:r>
      </w:hyperlink>
    </w:p>
    <w:p w14:paraId="6D64E55C" w14:textId="124BFE7D"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6" w:history="1">
        <w:r w:rsidR="00AF326E" w:rsidRPr="004E73A8">
          <w:rPr>
            <w:rStyle w:val="Hyperlink"/>
            <w:noProof/>
          </w:rPr>
          <w:t>Figure 5 Define workflow</w:t>
        </w:r>
        <w:r w:rsidR="00AF326E">
          <w:rPr>
            <w:noProof/>
            <w:webHidden/>
          </w:rPr>
          <w:tab/>
        </w:r>
        <w:r w:rsidR="00AF326E">
          <w:rPr>
            <w:noProof/>
            <w:webHidden/>
          </w:rPr>
          <w:fldChar w:fldCharType="begin"/>
        </w:r>
        <w:r w:rsidR="00AF326E">
          <w:rPr>
            <w:noProof/>
            <w:webHidden/>
          </w:rPr>
          <w:instrText xml:space="preserve"> PAGEREF _Toc527887146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52BFDAEE" w14:textId="73909A8D"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7" w:history="1">
        <w:r w:rsidR="00AF326E" w:rsidRPr="004E73A8">
          <w:rPr>
            <w:rStyle w:val="Hyperlink"/>
            <w:noProof/>
          </w:rPr>
          <w:t>Figure 6 Run and monitor workflow</w:t>
        </w:r>
        <w:r w:rsidR="00AF326E">
          <w:rPr>
            <w:noProof/>
            <w:webHidden/>
          </w:rPr>
          <w:tab/>
        </w:r>
        <w:r w:rsidR="00AF326E">
          <w:rPr>
            <w:noProof/>
            <w:webHidden/>
          </w:rPr>
          <w:fldChar w:fldCharType="begin"/>
        </w:r>
        <w:r w:rsidR="00AF326E">
          <w:rPr>
            <w:noProof/>
            <w:webHidden/>
          </w:rPr>
          <w:instrText xml:space="preserve"> PAGEREF _Toc527887147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253EB481" w14:textId="71228185"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8" w:history="1">
        <w:r w:rsidR="00AF326E" w:rsidRPr="004E73A8">
          <w:rPr>
            <w:rStyle w:val="Hyperlink"/>
            <w:noProof/>
          </w:rPr>
          <w:t>Figure 7 Output and visualise results</w:t>
        </w:r>
        <w:r w:rsidR="00AF326E">
          <w:rPr>
            <w:noProof/>
            <w:webHidden/>
          </w:rPr>
          <w:tab/>
        </w:r>
        <w:r w:rsidR="00AF326E">
          <w:rPr>
            <w:noProof/>
            <w:webHidden/>
          </w:rPr>
          <w:fldChar w:fldCharType="begin"/>
        </w:r>
        <w:r w:rsidR="00AF326E">
          <w:rPr>
            <w:noProof/>
            <w:webHidden/>
          </w:rPr>
          <w:instrText xml:space="preserve"> PAGEREF _Toc527887148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719F7CBF" w14:textId="12AD7D97"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9" w:history="1">
        <w:r w:rsidR="00AF326E" w:rsidRPr="004E73A8">
          <w:rPr>
            <w:rStyle w:val="Hyperlink"/>
            <w:noProof/>
          </w:rPr>
          <w:t>Figure 8 Manage design strategies</w:t>
        </w:r>
        <w:r w:rsidR="00AF326E">
          <w:rPr>
            <w:noProof/>
            <w:webHidden/>
          </w:rPr>
          <w:tab/>
        </w:r>
        <w:r w:rsidR="00AF326E">
          <w:rPr>
            <w:noProof/>
            <w:webHidden/>
          </w:rPr>
          <w:fldChar w:fldCharType="begin"/>
        </w:r>
        <w:r w:rsidR="00AF326E">
          <w:rPr>
            <w:noProof/>
            <w:webHidden/>
          </w:rPr>
          <w:instrText xml:space="preserve"> PAGEREF _Toc527887149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0E819AF5" w14:textId="4D449AF0"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0" w:history="1">
        <w:r w:rsidR="00AF326E" w:rsidRPr="004E73A8">
          <w:rPr>
            <w:rStyle w:val="Hyperlink"/>
            <w:noProof/>
          </w:rPr>
          <w:t>Figure 9 Proposed architecture (extended from: Lopes, Palmer and O’Sullivan, 2017)</w:t>
        </w:r>
        <w:r w:rsidR="00AF326E">
          <w:rPr>
            <w:noProof/>
            <w:webHidden/>
          </w:rPr>
          <w:tab/>
        </w:r>
        <w:r w:rsidR="00AF326E">
          <w:rPr>
            <w:noProof/>
            <w:webHidden/>
          </w:rPr>
          <w:fldChar w:fldCharType="begin"/>
        </w:r>
        <w:r w:rsidR="00AF326E">
          <w:rPr>
            <w:noProof/>
            <w:webHidden/>
          </w:rPr>
          <w:instrText xml:space="preserve"> PAGEREF _Toc527887150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1D226E51" w14:textId="28809A76"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1" w:history="1">
        <w:r w:rsidR="00AF326E" w:rsidRPr="004E73A8">
          <w:rPr>
            <w:rStyle w:val="Hyperlink"/>
            <w:noProof/>
          </w:rPr>
          <w:t>Figure 10 Architecture for the system.</w:t>
        </w:r>
        <w:r w:rsidR="00AF326E">
          <w:rPr>
            <w:noProof/>
            <w:webHidden/>
          </w:rPr>
          <w:tab/>
        </w:r>
        <w:r w:rsidR="00AF326E">
          <w:rPr>
            <w:noProof/>
            <w:webHidden/>
          </w:rPr>
          <w:fldChar w:fldCharType="begin"/>
        </w:r>
        <w:r w:rsidR="00AF326E">
          <w:rPr>
            <w:noProof/>
            <w:webHidden/>
          </w:rPr>
          <w:instrText xml:space="preserve"> PAGEREF _Toc527887151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4CEECD93" w14:textId="63FF76DD"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2" w:history="1">
        <w:r w:rsidR="00AF326E" w:rsidRPr="004E73A8">
          <w:rPr>
            <w:rStyle w:val="Hyperlink"/>
            <w:noProof/>
          </w:rPr>
          <w:t>Figure 11 Simplified package diagram.</w:t>
        </w:r>
        <w:r w:rsidR="00AF326E">
          <w:rPr>
            <w:noProof/>
            <w:webHidden/>
          </w:rPr>
          <w:tab/>
        </w:r>
        <w:r w:rsidR="00AF326E">
          <w:rPr>
            <w:noProof/>
            <w:webHidden/>
          </w:rPr>
          <w:fldChar w:fldCharType="begin"/>
        </w:r>
        <w:r w:rsidR="00AF326E">
          <w:rPr>
            <w:noProof/>
            <w:webHidden/>
          </w:rPr>
          <w:instrText xml:space="preserve"> PAGEREF _Toc527887152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00516A6E" w14:textId="1D5650D4"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3" w:history="1">
        <w:r w:rsidR="00AF326E" w:rsidRPr="004E73A8">
          <w:rPr>
            <w:rStyle w:val="Hyperlink"/>
            <w:noProof/>
          </w:rPr>
          <w:t>Figure 12 Sequence diagram for defining and running a workflow</w:t>
        </w:r>
        <w:r w:rsidR="00AF326E">
          <w:rPr>
            <w:noProof/>
            <w:webHidden/>
          </w:rPr>
          <w:tab/>
        </w:r>
        <w:r w:rsidR="00AF326E">
          <w:rPr>
            <w:noProof/>
            <w:webHidden/>
          </w:rPr>
          <w:fldChar w:fldCharType="begin"/>
        </w:r>
        <w:r w:rsidR="00AF326E">
          <w:rPr>
            <w:noProof/>
            <w:webHidden/>
          </w:rPr>
          <w:instrText xml:space="preserve"> PAGEREF _Toc527887153 \h </w:instrText>
        </w:r>
        <w:r w:rsidR="00AF326E">
          <w:rPr>
            <w:noProof/>
            <w:webHidden/>
          </w:rPr>
        </w:r>
        <w:r w:rsidR="00AF326E">
          <w:rPr>
            <w:noProof/>
            <w:webHidden/>
          </w:rPr>
          <w:fldChar w:fldCharType="separate"/>
        </w:r>
        <w:r w:rsidR="00AF326E">
          <w:rPr>
            <w:noProof/>
            <w:webHidden/>
          </w:rPr>
          <w:t>23</w:t>
        </w:r>
        <w:r w:rsidR="00AF326E">
          <w:rPr>
            <w:noProof/>
            <w:webHidden/>
          </w:rPr>
          <w:fldChar w:fldCharType="end"/>
        </w:r>
      </w:hyperlink>
    </w:p>
    <w:p w14:paraId="4E6CB243" w14:textId="629B3F33"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4" w:history="1">
        <w:r w:rsidR="00AF326E" w:rsidRPr="004E73A8">
          <w:rPr>
            <w:rStyle w:val="Hyperlink"/>
            <w:noProof/>
          </w:rPr>
          <w:t>Figure 13 Sequence diagram for monitoring workflows and resources.</w:t>
        </w:r>
        <w:r w:rsidR="00AF326E">
          <w:rPr>
            <w:noProof/>
            <w:webHidden/>
          </w:rPr>
          <w:tab/>
        </w:r>
        <w:r w:rsidR="00AF326E">
          <w:rPr>
            <w:noProof/>
            <w:webHidden/>
          </w:rPr>
          <w:fldChar w:fldCharType="begin"/>
        </w:r>
        <w:r w:rsidR="00AF326E">
          <w:rPr>
            <w:noProof/>
            <w:webHidden/>
          </w:rPr>
          <w:instrText xml:space="preserve"> PAGEREF _Toc527887154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3AFF85F0" w14:textId="227AAC95"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5" w:history="1">
        <w:r w:rsidR="00AF326E" w:rsidRPr="004E73A8">
          <w:rPr>
            <w:rStyle w:val="Hyperlink"/>
            <w:noProof/>
          </w:rPr>
          <w:t>Figure 14 Sequence diagram for show or generate dashboard.</w:t>
        </w:r>
        <w:r w:rsidR="00AF326E">
          <w:rPr>
            <w:noProof/>
            <w:webHidden/>
          </w:rPr>
          <w:tab/>
        </w:r>
        <w:r w:rsidR="00AF326E">
          <w:rPr>
            <w:noProof/>
            <w:webHidden/>
          </w:rPr>
          <w:fldChar w:fldCharType="begin"/>
        </w:r>
        <w:r w:rsidR="00AF326E">
          <w:rPr>
            <w:noProof/>
            <w:webHidden/>
          </w:rPr>
          <w:instrText xml:space="preserve"> PAGEREF _Toc527887155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77C228FE" w14:textId="6C6F6853"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6" w:history="1">
        <w:r w:rsidR="00AF326E" w:rsidRPr="004E73A8">
          <w:rPr>
            <w:rStyle w:val="Hyperlink"/>
            <w:noProof/>
          </w:rPr>
          <w:t>Figure 15 Sequence diagram for generate dashboard also see Figure 14.</w:t>
        </w:r>
        <w:r w:rsidR="00AF326E">
          <w:rPr>
            <w:noProof/>
            <w:webHidden/>
          </w:rPr>
          <w:tab/>
        </w:r>
        <w:r w:rsidR="00AF326E">
          <w:rPr>
            <w:noProof/>
            <w:webHidden/>
          </w:rPr>
          <w:fldChar w:fldCharType="begin"/>
        </w:r>
        <w:r w:rsidR="00AF326E">
          <w:rPr>
            <w:noProof/>
            <w:webHidden/>
          </w:rPr>
          <w:instrText xml:space="preserve"> PAGEREF _Toc527887156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6EAB8C2F" w14:textId="1E1A089C"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7" w:history="1">
        <w:r w:rsidR="00AF326E" w:rsidRPr="004E73A8">
          <w:rPr>
            <w:rStyle w:val="Hyperlink"/>
            <w:noProof/>
          </w:rPr>
          <w:t>Figure 16 Development increments (extended from Ambler (2004), p119).</w:t>
        </w:r>
        <w:r w:rsidR="00AF326E">
          <w:rPr>
            <w:noProof/>
            <w:webHidden/>
          </w:rPr>
          <w:tab/>
        </w:r>
        <w:r w:rsidR="00AF326E">
          <w:rPr>
            <w:noProof/>
            <w:webHidden/>
          </w:rPr>
          <w:fldChar w:fldCharType="begin"/>
        </w:r>
        <w:r w:rsidR="00AF326E">
          <w:rPr>
            <w:noProof/>
            <w:webHidden/>
          </w:rPr>
          <w:instrText xml:space="preserve"> PAGEREF _Toc527887157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462DE747" w14:textId="449ED2AD"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8" w:history="1">
        <w:r w:rsidR="00AF326E" w:rsidRPr="004E73A8">
          <w:rPr>
            <w:rStyle w:val="Hyperlink"/>
            <w:noProof/>
          </w:rPr>
          <w:t>Figure 17 Deployment on AWS</w:t>
        </w:r>
        <w:r w:rsidR="00AF326E">
          <w:rPr>
            <w:noProof/>
            <w:webHidden/>
          </w:rPr>
          <w:tab/>
        </w:r>
        <w:r w:rsidR="00AF326E">
          <w:rPr>
            <w:noProof/>
            <w:webHidden/>
          </w:rPr>
          <w:fldChar w:fldCharType="begin"/>
        </w:r>
        <w:r w:rsidR="00AF326E">
          <w:rPr>
            <w:noProof/>
            <w:webHidden/>
          </w:rPr>
          <w:instrText xml:space="preserve"> PAGEREF _Toc527887158 \h </w:instrText>
        </w:r>
        <w:r w:rsidR="00AF326E">
          <w:rPr>
            <w:noProof/>
            <w:webHidden/>
          </w:rPr>
        </w:r>
        <w:r w:rsidR="00AF326E">
          <w:rPr>
            <w:noProof/>
            <w:webHidden/>
          </w:rPr>
          <w:fldChar w:fldCharType="separate"/>
        </w:r>
        <w:r w:rsidR="00AF326E">
          <w:rPr>
            <w:noProof/>
            <w:webHidden/>
          </w:rPr>
          <w:t>27</w:t>
        </w:r>
        <w:r w:rsidR="00AF326E">
          <w:rPr>
            <w:noProof/>
            <w:webHidden/>
          </w:rPr>
          <w:fldChar w:fldCharType="end"/>
        </w:r>
      </w:hyperlink>
    </w:p>
    <w:p w14:paraId="6A0E608A" w14:textId="1B1520D7"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9" w:history="1">
        <w:r w:rsidR="00AF326E" w:rsidRPr="004E73A8">
          <w:rPr>
            <w:rStyle w:val="Hyperlink"/>
            <w:noProof/>
          </w:rPr>
          <w:t>Figure 18 Flow diagram showing the stages of the data preparation process.</w:t>
        </w:r>
        <w:r w:rsidR="00AF326E">
          <w:rPr>
            <w:noProof/>
            <w:webHidden/>
          </w:rPr>
          <w:tab/>
        </w:r>
        <w:r w:rsidR="00AF326E">
          <w:rPr>
            <w:noProof/>
            <w:webHidden/>
          </w:rPr>
          <w:fldChar w:fldCharType="begin"/>
        </w:r>
        <w:r w:rsidR="00AF326E">
          <w:rPr>
            <w:noProof/>
            <w:webHidden/>
          </w:rPr>
          <w:instrText xml:space="preserve"> PAGEREF _Toc527887159 \h </w:instrText>
        </w:r>
        <w:r w:rsidR="00AF326E">
          <w:rPr>
            <w:noProof/>
            <w:webHidden/>
          </w:rPr>
        </w:r>
        <w:r w:rsidR="00AF326E">
          <w:rPr>
            <w:noProof/>
            <w:webHidden/>
          </w:rPr>
          <w:fldChar w:fldCharType="separate"/>
        </w:r>
        <w:r w:rsidR="00AF326E">
          <w:rPr>
            <w:noProof/>
            <w:webHidden/>
          </w:rPr>
          <w:t>28</w:t>
        </w:r>
        <w:r w:rsidR="00AF326E">
          <w:rPr>
            <w:noProof/>
            <w:webHidden/>
          </w:rPr>
          <w:fldChar w:fldCharType="end"/>
        </w:r>
      </w:hyperlink>
    </w:p>
    <w:p w14:paraId="449A6E7E" w14:textId="7C8C4748"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0" w:history="1">
        <w:r w:rsidR="00AF326E" w:rsidRPr="004E73A8">
          <w:rPr>
            <w:rStyle w:val="Hyperlink"/>
            <w:noProof/>
          </w:rPr>
          <w:t>Figure 19 Coordination, User Interface and Visualisation packages overview</w:t>
        </w:r>
        <w:r w:rsidR="00AF326E">
          <w:rPr>
            <w:noProof/>
            <w:webHidden/>
          </w:rPr>
          <w:tab/>
        </w:r>
        <w:r w:rsidR="00AF326E">
          <w:rPr>
            <w:noProof/>
            <w:webHidden/>
          </w:rPr>
          <w:fldChar w:fldCharType="begin"/>
        </w:r>
        <w:r w:rsidR="00AF326E">
          <w:rPr>
            <w:noProof/>
            <w:webHidden/>
          </w:rPr>
          <w:instrText xml:space="preserve"> PAGEREF _Toc527887160 \h </w:instrText>
        </w:r>
        <w:r w:rsidR="00AF326E">
          <w:rPr>
            <w:noProof/>
            <w:webHidden/>
          </w:rPr>
        </w:r>
        <w:r w:rsidR="00AF326E">
          <w:rPr>
            <w:noProof/>
            <w:webHidden/>
          </w:rPr>
          <w:fldChar w:fldCharType="separate"/>
        </w:r>
        <w:r w:rsidR="00AF326E">
          <w:rPr>
            <w:noProof/>
            <w:webHidden/>
          </w:rPr>
          <w:t>29</w:t>
        </w:r>
        <w:r w:rsidR="00AF326E">
          <w:rPr>
            <w:noProof/>
            <w:webHidden/>
          </w:rPr>
          <w:fldChar w:fldCharType="end"/>
        </w:r>
      </w:hyperlink>
    </w:p>
    <w:p w14:paraId="738DA1E0" w14:textId="7528AFAC"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1" w:history="1">
        <w:r w:rsidR="00AF326E" w:rsidRPr="004E73A8">
          <w:rPr>
            <w:rStyle w:val="Hyperlink"/>
            <w:noProof/>
          </w:rPr>
          <w:t>Figure 20 Analysis package overview</w:t>
        </w:r>
        <w:r w:rsidR="00AF326E">
          <w:rPr>
            <w:noProof/>
            <w:webHidden/>
          </w:rPr>
          <w:tab/>
        </w:r>
        <w:r w:rsidR="00AF326E">
          <w:rPr>
            <w:noProof/>
            <w:webHidden/>
          </w:rPr>
          <w:fldChar w:fldCharType="begin"/>
        </w:r>
        <w:r w:rsidR="00AF326E">
          <w:rPr>
            <w:noProof/>
            <w:webHidden/>
          </w:rPr>
          <w:instrText xml:space="preserve"> PAGEREF _Toc527887161 \h </w:instrText>
        </w:r>
        <w:r w:rsidR="00AF326E">
          <w:rPr>
            <w:noProof/>
            <w:webHidden/>
          </w:rPr>
        </w:r>
        <w:r w:rsidR="00AF326E">
          <w:rPr>
            <w:noProof/>
            <w:webHidden/>
          </w:rPr>
          <w:fldChar w:fldCharType="separate"/>
        </w:r>
        <w:r w:rsidR="00AF326E">
          <w:rPr>
            <w:noProof/>
            <w:webHidden/>
          </w:rPr>
          <w:t>30</w:t>
        </w:r>
        <w:r w:rsidR="00AF326E">
          <w:rPr>
            <w:noProof/>
            <w:webHidden/>
          </w:rPr>
          <w:fldChar w:fldCharType="end"/>
        </w:r>
      </w:hyperlink>
    </w:p>
    <w:p w14:paraId="1B8800DE" w14:textId="5482D338"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2" w:history="1">
        <w:r w:rsidR="00AF326E" w:rsidRPr="004E73A8">
          <w:rPr>
            <w:rStyle w:val="Hyperlink"/>
            <w:noProof/>
          </w:rPr>
          <w:t>Figure 21 Workflowbuilder package class diagrams a</w:t>
        </w:r>
        <w:r w:rsidR="00AF326E">
          <w:rPr>
            <w:noProof/>
            <w:webHidden/>
          </w:rPr>
          <w:tab/>
        </w:r>
        <w:r w:rsidR="00AF326E">
          <w:rPr>
            <w:noProof/>
            <w:webHidden/>
          </w:rPr>
          <w:fldChar w:fldCharType="begin"/>
        </w:r>
        <w:r w:rsidR="00AF326E">
          <w:rPr>
            <w:noProof/>
            <w:webHidden/>
          </w:rPr>
          <w:instrText xml:space="preserve"> PAGEREF _Toc527887162 \h </w:instrText>
        </w:r>
        <w:r w:rsidR="00AF326E">
          <w:rPr>
            <w:noProof/>
            <w:webHidden/>
          </w:rPr>
        </w:r>
        <w:r w:rsidR="00AF326E">
          <w:rPr>
            <w:noProof/>
            <w:webHidden/>
          </w:rPr>
          <w:fldChar w:fldCharType="separate"/>
        </w:r>
        <w:r w:rsidR="00AF326E">
          <w:rPr>
            <w:noProof/>
            <w:webHidden/>
          </w:rPr>
          <w:t>31</w:t>
        </w:r>
        <w:r w:rsidR="00AF326E">
          <w:rPr>
            <w:noProof/>
            <w:webHidden/>
          </w:rPr>
          <w:fldChar w:fldCharType="end"/>
        </w:r>
      </w:hyperlink>
    </w:p>
    <w:p w14:paraId="4B960D1B" w14:textId="463923F8"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3" w:history="1">
        <w:r w:rsidR="00AF326E" w:rsidRPr="004E73A8">
          <w:rPr>
            <w:rStyle w:val="Hyperlink"/>
            <w:noProof/>
          </w:rPr>
          <w:t>Figure 22 Workflowbuilder package class diagrams b</w:t>
        </w:r>
        <w:r w:rsidR="00AF326E">
          <w:rPr>
            <w:noProof/>
            <w:webHidden/>
          </w:rPr>
          <w:tab/>
        </w:r>
        <w:r w:rsidR="00AF326E">
          <w:rPr>
            <w:noProof/>
            <w:webHidden/>
          </w:rPr>
          <w:fldChar w:fldCharType="begin"/>
        </w:r>
        <w:r w:rsidR="00AF326E">
          <w:rPr>
            <w:noProof/>
            <w:webHidden/>
          </w:rPr>
          <w:instrText xml:space="preserve"> PAGEREF _Toc527887163 \h </w:instrText>
        </w:r>
        <w:r w:rsidR="00AF326E">
          <w:rPr>
            <w:noProof/>
            <w:webHidden/>
          </w:rPr>
        </w:r>
        <w:r w:rsidR="00AF326E">
          <w:rPr>
            <w:noProof/>
            <w:webHidden/>
          </w:rPr>
          <w:fldChar w:fldCharType="separate"/>
        </w:r>
        <w:r w:rsidR="00AF326E">
          <w:rPr>
            <w:noProof/>
            <w:webHidden/>
          </w:rPr>
          <w:t>32</w:t>
        </w:r>
        <w:r w:rsidR="00AF326E">
          <w:rPr>
            <w:noProof/>
            <w:webHidden/>
          </w:rPr>
          <w:fldChar w:fldCharType="end"/>
        </w:r>
      </w:hyperlink>
    </w:p>
    <w:p w14:paraId="56819116" w14:textId="5752E0B7"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4" w:history="1">
        <w:r w:rsidR="00AF326E" w:rsidRPr="004E73A8">
          <w:rPr>
            <w:rStyle w:val="Hyperlink"/>
            <w:noProof/>
          </w:rPr>
          <w:t>Figure 23 Coordination package class diagrams</w:t>
        </w:r>
        <w:r w:rsidR="00AF326E">
          <w:rPr>
            <w:noProof/>
            <w:webHidden/>
          </w:rPr>
          <w:tab/>
        </w:r>
        <w:r w:rsidR="00AF326E">
          <w:rPr>
            <w:noProof/>
            <w:webHidden/>
          </w:rPr>
          <w:fldChar w:fldCharType="begin"/>
        </w:r>
        <w:r w:rsidR="00AF326E">
          <w:rPr>
            <w:noProof/>
            <w:webHidden/>
          </w:rPr>
          <w:instrText xml:space="preserve"> PAGEREF _Toc527887164 \h </w:instrText>
        </w:r>
        <w:r w:rsidR="00AF326E">
          <w:rPr>
            <w:noProof/>
            <w:webHidden/>
          </w:rPr>
        </w:r>
        <w:r w:rsidR="00AF326E">
          <w:rPr>
            <w:noProof/>
            <w:webHidden/>
          </w:rPr>
          <w:fldChar w:fldCharType="separate"/>
        </w:r>
        <w:r w:rsidR="00AF326E">
          <w:rPr>
            <w:noProof/>
            <w:webHidden/>
          </w:rPr>
          <w:t>33</w:t>
        </w:r>
        <w:r w:rsidR="00AF326E">
          <w:rPr>
            <w:noProof/>
            <w:webHidden/>
          </w:rPr>
          <w:fldChar w:fldCharType="end"/>
        </w:r>
      </w:hyperlink>
    </w:p>
    <w:p w14:paraId="43A7CF62" w14:textId="1BA95239"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5" w:history="1">
        <w:r w:rsidR="00AF326E" w:rsidRPr="004E73A8">
          <w:rPr>
            <w:rStyle w:val="Hyperlink"/>
            <w:noProof/>
          </w:rPr>
          <w:t>Figure 24 GUI for Workflowbuilder</w:t>
        </w:r>
        <w:r w:rsidR="00AF326E">
          <w:rPr>
            <w:noProof/>
            <w:webHidden/>
          </w:rPr>
          <w:tab/>
        </w:r>
        <w:r w:rsidR="00AF326E">
          <w:rPr>
            <w:noProof/>
            <w:webHidden/>
          </w:rPr>
          <w:fldChar w:fldCharType="begin"/>
        </w:r>
        <w:r w:rsidR="00AF326E">
          <w:rPr>
            <w:noProof/>
            <w:webHidden/>
          </w:rPr>
          <w:instrText xml:space="preserve"> PAGEREF _Toc527887165 \h </w:instrText>
        </w:r>
        <w:r w:rsidR="00AF326E">
          <w:rPr>
            <w:noProof/>
            <w:webHidden/>
          </w:rPr>
        </w:r>
        <w:r w:rsidR="00AF326E">
          <w:rPr>
            <w:noProof/>
            <w:webHidden/>
          </w:rPr>
          <w:fldChar w:fldCharType="separate"/>
        </w:r>
        <w:r w:rsidR="00AF326E">
          <w:rPr>
            <w:noProof/>
            <w:webHidden/>
          </w:rPr>
          <w:t>34</w:t>
        </w:r>
        <w:r w:rsidR="00AF326E">
          <w:rPr>
            <w:noProof/>
            <w:webHidden/>
          </w:rPr>
          <w:fldChar w:fldCharType="end"/>
        </w:r>
      </w:hyperlink>
    </w:p>
    <w:p w14:paraId="17CBCD01" w14:textId="68C0988A"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6" w:history="1">
        <w:r w:rsidR="00AF326E" w:rsidRPr="004E73A8">
          <w:rPr>
            <w:rStyle w:val="Hyperlink"/>
            <w:noProof/>
          </w:rPr>
          <w:t>Figure 25 Resource and workflow monitoring algorithm</w:t>
        </w:r>
        <w:r w:rsidR="00AF326E">
          <w:rPr>
            <w:noProof/>
            <w:webHidden/>
          </w:rPr>
          <w:tab/>
        </w:r>
        <w:r w:rsidR="00AF326E">
          <w:rPr>
            <w:noProof/>
            <w:webHidden/>
          </w:rPr>
          <w:fldChar w:fldCharType="begin"/>
        </w:r>
        <w:r w:rsidR="00AF326E">
          <w:rPr>
            <w:noProof/>
            <w:webHidden/>
          </w:rPr>
          <w:instrText xml:space="preserve"> PAGEREF _Toc527887166 \h </w:instrText>
        </w:r>
        <w:r w:rsidR="00AF326E">
          <w:rPr>
            <w:noProof/>
            <w:webHidden/>
          </w:rPr>
        </w:r>
        <w:r w:rsidR="00AF326E">
          <w:rPr>
            <w:noProof/>
            <w:webHidden/>
          </w:rPr>
          <w:fldChar w:fldCharType="separate"/>
        </w:r>
        <w:r w:rsidR="00AF326E">
          <w:rPr>
            <w:noProof/>
            <w:webHidden/>
          </w:rPr>
          <w:t>35</w:t>
        </w:r>
        <w:r w:rsidR="00AF326E">
          <w:rPr>
            <w:noProof/>
            <w:webHidden/>
          </w:rPr>
          <w:fldChar w:fldCharType="end"/>
        </w:r>
      </w:hyperlink>
    </w:p>
    <w:p w14:paraId="00845025" w14:textId="3E847D47"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7" w:history="1">
        <w:r w:rsidR="00AF326E" w:rsidRPr="004E73A8">
          <w:rPr>
            <w:rStyle w:val="Hyperlink"/>
            <w:noProof/>
          </w:rPr>
          <w:t>Figure 26 UI Monitor resources and workflows tab</w:t>
        </w:r>
        <w:r w:rsidR="00AF326E">
          <w:rPr>
            <w:noProof/>
            <w:webHidden/>
          </w:rPr>
          <w:tab/>
        </w:r>
        <w:r w:rsidR="00AF326E">
          <w:rPr>
            <w:noProof/>
            <w:webHidden/>
          </w:rPr>
          <w:fldChar w:fldCharType="begin"/>
        </w:r>
        <w:r w:rsidR="00AF326E">
          <w:rPr>
            <w:noProof/>
            <w:webHidden/>
          </w:rPr>
          <w:instrText xml:space="preserve"> PAGEREF _Toc527887167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F03586E" w14:textId="552BD768"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8" w:history="1">
        <w:r w:rsidR="00AF326E" w:rsidRPr="004E73A8">
          <w:rPr>
            <w:rStyle w:val="Hyperlink"/>
            <w:noProof/>
          </w:rPr>
          <w:t>Figure 27 Workflow state machine</w:t>
        </w:r>
        <w:r w:rsidR="00AF326E">
          <w:rPr>
            <w:noProof/>
            <w:webHidden/>
          </w:rPr>
          <w:tab/>
        </w:r>
        <w:r w:rsidR="00AF326E">
          <w:rPr>
            <w:noProof/>
            <w:webHidden/>
          </w:rPr>
          <w:fldChar w:fldCharType="begin"/>
        </w:r>
        <w:r w:rsidR="00AF326E">
          <w:rPr>
            <w:noProof/>
            <w:webHidden/>
          </w:rPr>
          <w:instrText xml:space="preserve"> PAGEREF _Toc527887168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E646E9E" w14:textId="3331E8EB"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9" w:history="1">
        <w:r w:rsidR="00AF326E" w:rsidRPr="004E73A8">
          <w:rPr>
            <w:rStyle w:val="Hyperlink"/>
            <w:noProof/>
          </w:rPr>
          <w:t>Figure 28 Workflow with status COMPLETED</w:t>
        </w:r>
        <w:r w:rsidR="00AF326E">
          <w:rPr>
            <w:noProof/>
            <w:webHidden/>
          </w:rPr>
          <w:tab/>
        </w:r>
        <w:r w:rsidR="00AF326E">
          <w:rPr>
            <w:noProof/>
            <w:webHidden/>
          </w:rPr>
          <w:fldChar w:fldCharType="begin"/>
        </w:r>
        <w:r w:rsidR="00AF326E">
          <w:rPr>
            <w:noProof/>
            <w:webHidden/>
          </w:rPr>
          <w:instrText xml:space="preserve"> PAGEREF _Toc527887169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1DF4961E" w14:textId="02FA9005"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0" w:history="1">
        <w:r w:rsidR="00AF326E" w:rsidRPr="004E73A8">
          <w:rPr>
            <w:rStyle w:val="Hyperlink"/>
            <w:noProof/>
          </w:rPr>
          <w:t>Figure 29 Processing workflows activity diagram</w:t>
        </w:r>
        <w:r w:rsidR="00AF326E">
          <w:rPr>
            <w:noProof/>
            <w:webHidden/>
          </w:rPr>
          <w:tab/>
        </w:r>
        <w:r w:rsidR="00AF326E">
          <w:rPr>
            <w:noProof/>
            <w:webHidden/>
          </w:rPr>
          <w:fldChar w:fldCharType="begin"/>
        </w:r>
        <w:r w:rsidR="00AF326E">
          <w:rPr>
            <w:noProof/>
            <w:webHidden/>
          </w:rPr>
          <w:instrText xml:space="preserve"> PAGEREF _Toc527887170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4B2FB3F8" w14:textId="7FFAB87D"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1" w:history="1">
        <w:r w:rsidR="00AF326E" w:rsidRPr="004E73A8">
          <w:rPr>
            <w:rStyle w:val="Hyperlink"/>
            <w:noProof/>
          </w:rPr>
          <w:t>Figure 30 Run workflow activity diagram</w:t>
        </w:r>
        <w:r w:rsidR="00AF326E">
          <w:rPr>
            <w:noProof/>
            <w:webHidden/>
          </w:rPr>
          <w:tab/>
        </w:r>
        <w:r w:rsidR="00AF326E">
          <w:rPr>
            <w:noProof/>
            <w:webHidden/>
          </w:rPr>
          <w:fldChar w:fldCharType="begin"/>
        </w:r>
        <w:r w:rsidR="00AF326E">
          <w:rPr>
            <w:noProof/>
            <w:webHidden/>
          </w:rPr>
          <w:instrText xml:space="preserve"> PAGEREF _Toc527887171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00181E58" w14:textId="05ED044A"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2" w:history="1">
        <w:r w:rsidR="00AF326E" w:rsidRPr="004E73A8">
          <w:rPr>
            <w:rStyle w:val="Hyperlink"/>
            <w:noProof/>
          </w:rPr>
          <w:t>Figure 31 Design strategy editor mock-up.</w:t>
        </w:r>
        <w:r w:rsidR="00AF326E">
          <w:rPr>
            <w:noProof/>
            <w:webHidden/>
          </w:rPr>
          <w:tab/>
        </w:r>
        <w:r w:rsidR="00AF326E">
          <w:rPr>
            <w:noProof/>
            <w:webHidden/>
          </w:rPr>
          <w:fldChar w:fldCharType="begin"/>
        </w:r>
        <w:r w:rsidR="00AF326E">
          <w:rPr>
            <w:noProof/>
            <w:webHidden/>
          </w:rPr>
          <w:instrText xml:space="preserve"> PAGEREF _Toc527887172 \h </w:instrText>
        </w:r>
        <w:r w:rsidR="00AF326E">
          <w:rPr>
            <w:noProof/>
            <w:webHidden/>
          </w:rPr>
        </w:r>
        <w:r w:rsidR="00AF326E">
          <w:rPr>
            <w:noProof/>
            <w:webHidden/>
          </w:rPr>
          <w:fldChar w:fldCharType="separate"/>
        </w:r>
        <w:r w:rsidR="00AF326E">
          <w:rPr>
            <w:noProof/>
            <w:webHidden/>
          </w:rPr>
          <w:t>38</w:t>
        </w:r>
        <w:r w:rsidR="00AF326E">
          <w:rPr>
            <w:noProof/>
            <w:webHidden/>
          </w:rPr>
          <w:fldChar w:fldCharType="end"/>
        </w:r>
      </w:hyperlink>
    </w:p>
    <w:p w14:paraId="3850C300" w14:textId="6CA168EB"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3" w:history="1">
        <w:r w:rsidR="00AF326E" w:rsidRPr="004E73A8">
          <w:rPr>
            <w:rStyle w:val="Hyperlink"/>
            <w:noProof/>
          </w:rPr>
          <w:t>Figure 32 Parameters for a Step on EMR</w:t>
        </w:r>
        <w:r w:rsidR="00AF326E">
          <w:rPr>
            <w:noProof/>
            <w:webHidden/>
          </w:rPr>
          <w:tab/>
        </w:r>
        <w:r w:rsidR="00AF326E">
          <w:rPr>
            <w:noProof/>
            <w:webHidden/>
          </w:rPr>
          <w:fldChar w:fldCharType="begin"/>
        </w:r>
        <w:r w:rsidR="00AF326E">
          <w:rPr>
            <w:noProof/>
            <w:webHidden/>
          </w:rPr>
          <w:instrText xml:space="preserve"> PAGEREF _Toc527887173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0D55B736" w14:textId="1DDC11FF"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4" w:history="1">
        <w:r w:rsidR="00AF326E" w:rsidRPr="004E73A8">
          <w:rPr>
            <w:rStyle w:val="Hyperlink"/>
            <w:noProof/>
          </w:rPr>
          <w:t>Figure 33 Analysis package and ReadFilter sub-package.</w:t>
        </w:r>
        <w:r w:rsidR="00AF326E">
          <w:rPr>
            <w:noProof/>
            <w:webHidden/>
          </w:rPr>
          <w:tab/>
        </w:r>
        <w:r w:rsidR="00AF326E">
          <w:rPr>
            <w:noProof/>
            <w:webHidden/>
          </w:rPr>
          <w:fldChar w:fldCharType="begin"/>
        </w:r>
        <w:r w:rsidR="00AF326E">
          <w:rPr>
            <w:noProof/>
            <w:webHidden/>
          </w:rPr>
          <w:instrText xml:space="preserve"> PAGEREF _Toc527887174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2C625C6C" w14:textId="32621206"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5" w:history="1">
        <w:r w:rsidR="00AF326E" w:rsidRPr="004E73A8">
          <w:rPr>
            <w:rStyle w:val="Hyperlink"/>
            <w:noProof/>
          </w:rPr>
          <w:t>Figure 34 Analytics overview activity diagram</w:t>
        </w:r>
        <w:r w:rsidR="00AF326E">
          <w:rPr>
            <w:noProof/>
            <w:webHidden/>
          </w:rPr>
          <w:tab/>
        </w:r>
        <w:r w:rsidR="00AF326E">
          <w:rPr>
            <w:noProof/>
            <w:webHidden/>
          </w:rPr>
          <w:fldChar w:fldCharType="begin"/>
        </w:r>
        <w:r w:rsidR="00AF326E">
          <w:rPr>
            <w:noProof/>
            <w:webHidden/>
          </w:rPr>
          <w:instrText xml:space="preserve"> PAGEREF _Toc527887175 \h </w:instrText>
        </w:r>
        <w:r w:rsidR="00AF326E">
          <w:rPr>
            <w:noProof/>
            <w:webHidden/>
          </w:rPr>
        </w:r>
        <w:r w:rsidR="00AF326E">
          <w:rPr>
            <w:noProof/>
            <w:webHidden/>
          </w:rPr>
          <w:fldChar w:fldCharType="separate"/>
        </w:r>
        <w:r w:rsidR="00AF326E">
          <w:rPr>
            <w:noProof/>
            <w:webHidden/>
          </w:rPr>
          <w:t>40</w:t>
        </w:r>
        <w:r w:rsidR="00AF326E">
          <w:rPr>
            <w:noProof/>
            <w:webHidden/>
          </w:rPr>
          <w:fldChar w:fldCharType="end"/>
        </w:r>
      </w:hyperlink>
    </w:p>
    <w:p w14:paraId="548071DA" w14:textId="404E49D5"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6" w:history="1">
        <w:r w:rsidR="00AF326E" w:rsidRPr="004E73A8">
          <w:rPr>
            <w:rStyle w:val="Hyperlink"/>
            <w:noProof/>
          </w:rPr>
          <w:t>Figure 35 Analysis package and Performance sub-package</w:t>
        </w:r>
        <w:r w:rsidR="00AF326E">
          <w:rPr>
            <w:noProof/>
            <w:webHidden/>
          </w:rPr>
          <w:tab/>
        </w:r>
        <w:r w:rsidR="00AF326E">
          <w:rPr>
            <w:noProof/>
            <w:webHidden/>
          </w:rPr>
          <w:fldChar w:fldCharType="begin"/>
        </w:r>
        <w:r w:rsidR="00AF326E">
          <w:rPr>
            <w:noProof/>
            <w:webHidden/>
          </w:rPr>
          <w:instrText xml:space="preserve"> PAGEREF _Toc527887176 \h </w:instrText>
        </w:r>
        <w:r w:rsidR="00AF326E">
          <w:rPr>
            <w:noProof/>
            <w:webHidden/>
          </w:rPr>
        </w:r>
        <w:r w:rsidR="00AF326E">
          <w:rPr>
            <w:noProof/>
            <w:webHidden/>
          </w:rPr>
          <w:fldChar w:fldCharType="separate"/>
        </w:r>
        <w:r w:rsidR="00AF326E">
          <w:rPr>
            <w:noProof/>
            <w:webHidden/>
          </w:rPr>
          <w:t>41</w:t>
        </w:r>
        <w:r w:rsidR="00AF326E">
          <w:rPr>
            <w:noProof/>
            <w:webHidden/>
          </w:rPr>
          <w:fldChar w:fldCharType="end"/>
        </w:r>
      </w:hyperlink>
    </w:p>
    <w:p w14:paraId="5E9C9122" w14:textId="33C407BB"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7" w:history="1">
        <w:r w:rsidR="00AF326E" w:rsidRPr="004E73A8">
          <w:rPr>
            <w:rStyle w:val="Hyperlink"/>
            <w:noProof/>
          </w:rPr>
          <w:t>Figure 36 Elbow method</w:t>
        </w:r>
        <w:r w:rsidR="00AF326E">
          <w:rPr>
            <w:noProof/>
            <w:webHidden/>
          </w:rPr>
          <w:tab/>
        </w:r>
        <w:r w:rsidR="00AF326E">
          <w:rPr>
            <w:noProof/>
            <w:webHidden/>
          </w:rPr>
          <w:fldChar w:fldCharType="begin"/>
        </w:r>
        <w:r w:rsidR="00AF326E">
          <w:rPr>
            <w:noProof/>
            <w:webHidden/>
          </w:rPr>
          <w:instrText xml:space="preserve"> PAGEREF _Toc527887177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3778B67E" w14:textId="227A9F5F"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8" w:history="1">
        <w:r w:rsidR="00AF326E" w:rsidRPr="004E73A8">
          <w:rPr>
            <w:rStyle w:val="Hyperlink"/>
            <w:noProof/>
          </w:rPr>
          <w:t>Figure 37  Analysis package and Classification sub-package</w:t>
        </w:r>
        <w:r w:rsidR="00AF326E">
          <w:rPr>
            <w:noProof/>
            <w:webHidden/>
          </w:rPr>
          <w:tab/>
        </w:r>
        <w:r w:rsidR="00AF326E">
          <w:rPr>
            <w:noProof/>
            <w:webHidden/>
          </w:rPr>
          <w:fldChar w:fldCharType="begin"/>
        </w:r>
        <w:r w:rsidR="00AF326E">
          <w:rPr>
            <w:noProof/>
            <w:webHidden/>
          </w:rPr>
          <w:instrText xml:space="preserve"> PAGEREF _Toc527887178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2CFDE441" w14:textId="0371ACA9"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9" w:history="1">
        <w:r w:rsidR="00AF326E" w:rsidRPr="004E73A8">
          <w:rPr>
            <w:rStyle w:val="Hyperlink"/>
            <w:noProof/>
          </w:rPr>
          <w:t>Figure 38 Analysis package and Output sub-package</w:t>
        </w:r>
        <w:r w:rsidR="00AF326E">
          <w:rPr>
            <w:noProof/>
            <w:webHidden/>
          </w:rPr>
          <w:tab/>
        </w:r>
        <w:r w:rsidR="00AF326E">
          <w:rPr>
            <w:noProof/>
            <w:webHidden/>
          </w:rPr>
          <w:fldChar w:fldCharType="begin"/>
        </w:r>
        <w:r w:rsidR="00AF326E">
          <w:rPr>
            <w:noProof/>
            <w:webHidden/>
          </w:rPr>
          <w:instrText xml:space="preserve"> PAGEREF _Toc527887179 \h </w:instrText>
        </w:r>
        <w:r w:rsidR="00AF326E">
          <w:rPr>
            <w:noProof/>
            <w:webHidden/>
          </w:rPr>
        </w:r>
        <w:r w:rsidR="00AF326E">
          <w:rPr>
            <w:noProof/>
            <w:webHidden/>
          </w:rPr>
          <w:fldChar w:fldCharType="separate"/>
        </w:r>
        <w:r w:rsidR="00AF326E">
          <w:rPr>
            <w:noProof/>
            <w:webHidden/>
          </w:rPr>
          <w:t>44</w:t>
        </w:r>
        <w:r w:rsidR="00AF326E">
          <w:rPr>
            <w:noProof/>
            <w:webHidden/>
          </w:rPr>
          <w:fldChar w:fldCharType="end"/>
        </w:r>
      </w:hyperlink>
    </w:p>
    <w:p w14:paraId="232A5B58" w14:textId="0496C745"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0" w:history="1">
        <w:r w:rsidR="00AF326E" w:rsidRPr="004E73A8">
          <w:rPr>
            <w:rStyle w:val="Hyperlink"/>
            <w:noProof/>
          </w:rPr>
          <w:t>Figure 39 Year + month + cluster</w:t>
        </w:r>
        <w:r w:rsidR="00AF326E">
          <w:rPr>
            <w:noProof/>
            <w:webHidden/>
          </w:rPr>
          <w:tab/>
        </w:r>
        <w:r w:rsidR="00AF326E">
          <w:rPr>
            <w:noProof/>
            <w:webHidden/>
          </w:rPr>
          <w:fldChar w:fldCharType="begin"/>
        </w:r>
        <w:r w:rsidR="00AF326E">
          <w:rPr>
            <w:noProof/>
            <w:webHidden/>
          </w:rPr>
          <w:instrText xml:space="preserve"> PAGEREF _Toc527887180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2AFF0E9E" w14:textId="2BB6B342"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1" w:history="1">
        <w:r w:rsidR="00AF326E" w:rsidRPr="004E73A8">
          <w:rPr>
            <w:rStyle w:val="Hyperlink"/>
            <w:noProof/>
          </w:rPr>
          <w:t>Figure 40 Dashboard button available</w:t>
        </w:r>
        <w:r w:rsidR="00AF326E">
          <w:rPr>
            <w:noProof/>
            <w:webHidden/>
          </w:rPr>
          <w:tab/>
        </w:r>
        <w:r w:rsidR="00AF326E">
          <w:rPr>
            <w:noProof/>
            <w:webHidden/>
          </w:rPr>
          <w:fldChar w:fldCharType="begin"/>
        </w:r>
        <w:r w:rsidR="00AF326E">
          <w:rPr>
            <w:noProof/>
            <w:webHidden/>
          </w:rPr>
          <w:instrText xml:space="preserve"> PAGEREF _Toc527887181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15E0A076" w14:textId="48B31B12"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2" w:history="1">
        <w:r w:rsidR="00AF326E" w:rsidRPr="004E73A8">
          <w:rPr>
            <w:rStyle w:val="Hyperlink"/>
            <w:noProof/>
          </w:rPr>
          <w:t>Figure 41 Visualisation package and classes.</w:t>
        </w:r>
        <w:r w:rsidR="00AF326E">
          <w:rPr>
            <w:noProof/>
            <w:webHidden/>
          </w:rPr>
          <w:tab/>
        </w:r>
        <w:r w:rsidR="00AF326E">
          <w:rPr>
            <w:noProof/>
            <w:webHidden/>
          </w:rPr>
          <w:fldChar w:fldCharType="begin"/>
        </w:r>
        <w:r w:rsidR="00AF326E">
          <w:rPr>
            <w:noProof/>
            <w:webHidden/>
          </w:rPr>
          <w:instrText xml:space="preserve"> PAGEREF _Toc527887182 \h </w:instrText>
        </w:r>
        <w:r w:rsidR="00AF326E">
          <w:rPr>
            <w:noProof/>
            <w:webHidden/>
          </w:rPr>
        </w:r>
        <w:r w:rsidR="00AF326E">
          <w:rPr>
            <w:noProof/>
            <w:webHidden/>
          </w:rPr>
          <w:fldChar w:fldCharType="separate"/>
        </w:r>
        <w:r w:rsidR="00AF326E">
          <w:rPr>
            <w:noProof/>
            <w:webHidden/>
          </w:rPr>
          <w:t>46</w:t>
        </w:r>
        <w:r w:rsidR="00AF326E">
          <w:rPr>
            <w:noProof/>
            <w:webHidden/>
          </w:rPr>
          <w:fldChar w:fldCharType="end"/>
        </w:r>
      </w:hyperlink>
    </w:p>
    <w:p w14:paraId="65789945" w14:textId="266B92E9"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3" w:history="1">
        <w:r w:rsidR="00AF326E" w:rsidRPr="004E73A8">
          <w:rPr>
            <w:rStyle w:val="Hyperlink"/>
            <w:noProof/>
          </w:rPr>
          <w:t>Figure 42 Dashboard behaviour model.</w:t>
        </w:r>
        <w:r w:rsidR="00AF326E">
          <w:rPr>
            <w:noProof/>
            <w:webHidden/>
          </w:rPr>
          <w:tab/>
        </w:r>
        <w:r w:rsidR="00AF326E">
          <w:rPr>
            <w:noProof/>
            <w:webHidden/>
          </w:rPr>
          <w:fldChar w:fldCharType="begin"/>
        </w:r>
        <w:r w:rsidR="00AF326E">
          <w:rPr>
            <w:noProof/>
            <w:webHidden/>
          </w:rPr>
          <w:instrText xml:space="preserve"> PAGEREF _Toc527887183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5E9CD411" w14:textId="7CD0FD09"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4" w:history="1">
        <w:r w:rsidR="00AF326E" w:rsidRPr="004E73A8">
          <w:rPr>
            <w:rStyle w:val="Hyperlink"/>
            <w:noProof/>
          </w:rPr>
          <w:t>Figure 43 Dashboard overview section for optimisation</w:t>
        </w:r>
        <w:r w:rsidR="00AF326E">
          <w:rPr>
            <w:noProof/>
            <w:webHidden/>
          </w:rPr>
          <w:tab/>
        </w:r>
        <w:r w:rsidR="00AF326E">
          <w:rPr>
            <w:noProof/>
            <w:webHidden/>
          </w:rPr>
          <w:fldChar w:fldCharType="begin"/>
        </w:r>
        <w:r w:rsidR="00AF326E">
          <w:rPr>
            <w:noProof/>
            <w:webHidden/>
          </w:rPr>
          <w:instrText xml:space="preserve"> PAGEREF _Toc527887184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41806E83" w14:textId="7F0E1500"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5" w:history="1">
        <w:r w:rsidR="00AF326E" w:rsidRPr="004E73A8">
          <w:rPr>
            <w:rStyle w:val="Hyperlink"/>
            <w:noProof/>
          </w:rPr>
          <w:t>Figure 44 Dashboard overview section for single clustering solution</w:t>
        </w:r>
        <w:r w:rsidR="00AF326E">
          <w:rPr>
            <w:noProof/>
            <w:webHidden/>
          </w:rPr>
          <w:tab/>
        </w:r>
        <w:r w:rsidR="00AF326E">
          <w:rPr>
            <w:noProof/>
            <w:webHidden/>
          </w:rPr>
          <w:fldChar w:fldCharType="begin"/>
        </w:r>
        <w:r w:rsidR="00AF326E">
          <w:rPr>
            <w:noProof/>
            <w:webHidden/>
          </w:rPr>
          <w:instrText xml:space="preserve"> PAGEREF _Toc527887185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771C655D" w14:textId="28CBCA2F"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6" w:history="1">
        <w:r w:rsidR="00AF326E" w:rsidRPr="004E73A8">
          <w:rPr>
            <w:rStyle w:val="Hyperlink"/>
            <w:noProof/>
          </w:rPr>
          <w:t>Figure 45 Dashboard cluster explorer all time steps / all clusters with interaction</w:t>
        </w:r>
        <w:r w:rsidR="00AF326E">
          <w:rPr>
            <w:noProof/>
            <w:webHidden/>
          </w:rPr>
          <w:tab/>
        </w:r>
        <w:r w:rsidR="00AF326E">
          <w:rPr>
            <w:noProof/>
            <w:webHidden/>
          </w:rPr>
          <w:fldChar w:fldCharType="begin"/>
        </w:r>
        <w:r w:rsidR="00AF326E">
          <w:rPr>
            <w:noProof/>
            <w:webHidden/>
          </w:rPr>
          <w:instrText xml:space="preserve"> PAGEREF _Toc527887186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17698F75" w14:textId="4778722A"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7" w:history="1">
        <w:r w:rsidR="00AF326E" w:rsidRPr="004E73A8">
          <w:rPr>
            <w:rStyle w:val="Hyperlink"/>
            <w:noProof/>
          </w:rPr>
          <w:t>Figure 46 Dashboard cluster explorer all time steps / single cluster with interaction</w:t>
        </w:r>
        <w:r w:rsidR="00AF326E">
          <w:rPr>
            <w:noProof/>
            <w:webHidden/>
          </w:rPr>
          <w:tab/>
        </w:r>
        <w:r w:rsidR="00AF326E">
          <w:rPr>
            <w:noProof/>
            <w:webHidden/>
          </w:rPr>
          <w:fldChar w:fldCharType="begin"/>
        </w:r>
        <w:r w:rsidR="00AF326E">
          <w:rPr>
            <w:noProof/>
            <w:webHidden/>
          </w:rPr>
          <w:instrText xml:space="preserve"> PAGEREF _Toc527887187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47B139EB" w14:textId="0F35E488"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8" w:history="1">
        <w:r w:rsidR="00AF326E" w:rsidRPr="004E73A8">
          <w:rPr>
            <w:rStyle w:val="Hyperlink"/>
            <w:noProof/>
          </w:rPr>
          <w:t>Figure 47 Dashboard cluster explorer single time step / all clusters with interaction</w:t>
        </w:r>
        <w:r w:rsidR="00AF326E">
          <w:rPr>
            <w:noProof/>
            <w:webHidden/>
          </w:rPr>
          <w:tab/>
        </w:r>
        <w:r w:rsidR="00AF326E">
          <w:rPr>
            <w:noProof/>
            <w:webHidden/>
          </w:rPr>
          <w:fldChar w:fldCharType="begin"/>
        </w:r>
        <w:r w:rsidR="00AF326E">
          <w:rPr>
            <w:noProof/>
            <w:webHidden/>
          </w:rPr>
          <w:instrText xml:space="preserve"> PAGEREF _Toc527887188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7507D1F9" w14:textId="3DFDCBDF"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9" w:history="1">
        <w:r w:rsidR="00AF326E" w:rsidRPr="004E73A8">
          <w:rPr>
            <w:rStyle w:val="Hyperlink"/>
            <w:noProof/>
          </w:rPr>
          <w:t>Figure 48 Dashboard cluster explorer single time step / single cluster with interaction</w:t>
        </w:r>
        <w:r w:rsidR="00AF326E">
          <w:rPr>
            <w:noProof/>
            <w:webHidden/>
          </w:rPr>
          <w:tab/>
        </w:r>
        <w:r w:rsidR="00AF326E">
          <w:rPr>
            <w:noProof/>
            <w:webHidden/>
          </w:rPr>
          <w:fldChar w:fldCharType="begin"/>
        </w:r>
        <w:r w:rsidR="00AF326E">
          <w:rPr>
            <w:noProof/>
            <w:webHidden/>
          </w:rPr>
          <w:instrText xml:space="preserve"> PAGEREF _Toc527887189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480F22FC" w14:textId="410B52B4"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0" w:history="1">
        <w:r w:rsidR="00AF326E" w:rsidRPr="004E73A8">
          <w:rPr>
            <w:rStyle w:val="Hyperlink"/>
            <w:noProof/>
          </w:rPr>
          <w:t>Figure 49 Dashboard thermal index comparison</w:t>
        </w:r>
        <w:r w:rsidR="00AF326E">
          <w:rPr>
            <w:noProof/>
            <w:webHidden/>
          </w:rPr>
          <w:tab/>
        </w:r>
        <w:r w:rsidR="00AF326E">
          <w:rPr>
            <w:noProof/>
            <w:webHidden/>
          </w:rPr>
          <w:fldChar w:fldCharType="begin"/>
        </w:r>
        <w:r w:rsidR="00AF326E">
          <w:rPr>
            <w:noProof/>
            <w:webHidden/>
          </w:rPr>
          <w:instrText xml:space="preserve"> PAGEREF _Toc527887190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07BDFC2F" w14:textId="2C46B169" w:rsidR="00AF326E" w:rsidRDefault="00F77FA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1" w:history="1">
        <w:r w:rsidR="00AF326E" w:rsidRPr="004E73A8">
          <w:rPr>
            <w:rStyle w:val="Hyperlink"/>
            <w:noProof/>
          </w:rPr>
          <w:t>Figure 50 User Interface package</w:t>
        </w:r>
        <w:r w:rsidR="00AF326E">
          <w:rPr>
            <w:noProof/>
            <w:webHidden/>
          </w:rPr>
          <w:tab/>
        </w:r>
        <w:r w:rsidR="00AF326E">
          <w:rPr>
            <w:noProof/>
            <w:webHidden/>
          </w:rPr>
          <w:fldChar w:fldCharType="begin"/>
        </w:r>
        <w:r w:rsidR="00AF326E">
          <w:rPr>
            <w:noProof/>
            <w:webHidden/>
          </w:rPr>
          <w:instrText xml:space="preserve"> PAGEREF _Toc527887191 \h </w:instrText>
        </w:r>
        <w:r w:rsidR="00AF326E">
          <w:rPr>
            <w:noProof/>
            <w:webHidden/>
          </w:rPr>
        </w:r>
        <w:r w:rsidR="00AF326E">
          <w:rPr>
            <w:noProof/>
            <w:webHidden/>
          </w:rPr>
          <w:fldChar w:fldCharType="separate"/>
        </w:r>
        <w:r w:rsidR="00AF326E">
          <w:rPr>
            <w:noProof/>
            <w:webHidden/>
          </w:rPr>
          <w:t>51</w:t>
        </w:r>
        <w:r w:rsidR="00AF326E">
          <w:rPr>
            <w:noProof/>
            <w:webHidden/>
          </w:rPr>
          <w:fldChar w:fldCharType="end"/>
        </w:r>
      </w:hyperlink>
    </w:p>
    <w:p w14:paraId="67A202B5" w14:textId="5FF268BA" w:rsidR="00E17D8E" w:rsidRPr="00375814" w:rsidRDefault="00AF326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2D08AA" w:rsidRDefault="002D08AA">
      <w:pPr>
        <w:pStyle w:val="CommentText"/>
      </w:pPr>
      <w:r>
        <w:rPr>
          <w:rStyle w:val="CommentReference"/>
        </w:rPr>
        <w:annotationRef/>
      </w:r>
      <w:r>
        <w:t>abstract</w:t>
      </w:r>
    </w:p>
  </w:comment>
  <w:comment w:id="5" w:author="Admin" w:date="2018-10-03T15:47:00Z" w:initials="A">
    <w:p w14:paraId="16737311" w14:textId="2976CCC3" w:rsidR="002D08AA" w:rsidRDefault="002D08AA">
      <w:pPr>
        <w:pStyle w:val="CommentText"/>
      </w:pPr>
      <w:r>
        <w:rPr>
          <w:rStyle w:val="CommentReference"/>
        </w:rPr>
        <w:annotationRef/>
      </w:r>
      <w:r>
        <w:t>make own version of this svg from web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167373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16737311" w16cid:durableId="1F5F6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1AF5A" w14:textId="77777777" w:rsidR="00411F6B" w:rsidRDefault="00411F6B" w:rsidP="00E75F9A">
      <w:pPr>
        <w:spacing w:before="0" w:line="240" w:lineRule="auto"/>
      </w:pPr>
      <w:r>
        <w:separator/>
      </w:r>
    </w:p>
  </w:endnote>
  <w:endnote w:type="continuationSeparator" w:id="0">
    <w:p w14:paraId="54545796" w14:textId="77777777" w:rsidR="00411F6B" w:rsidRDefault="00411F6B"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1E1B6" w14:textId="77777777" w:rsidR="00411F6B" w:rsidRDefault="00411F6B" w:rsidP="00E75F9A">
      <w:pPr>
        <w:spacing w:before="0" w:line="240" w:lineRule="auto"/>
      </w:pPr>
      <w:r>
        <w:separator/>
      </w:r>
    </w:p>
  </w:footnote>
  <w:footnote w:type="continuationSeparator" w:id="0">
    <w:p w14:paraId="5D24B3BB" w14:textId="77777777" w:rsidR="00411F6B" w:rsidRDefault="00411F6B" w:rsidP="00E75F9A">
      <w:pPr>
        <w:spacing w:before="0" w:line="240" w:lineRule="auto"/>
      </w:pPr>
      <w:r>
        <w:continuationSeparator/>
      </w:r>
    </w:p>
  </w:footnote>
  <w:footnote w:id="1">
    <w:p w14:paraId="1E531D5D" w14:textId="7DDE7655" w:rsidR="002D08AA" w:rsidRDefault="002D08AA">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14"/>
  </w:num>
  <w:num w:numId="4">
    <w:abstractNumId w:val="6"/>
  </w:num>
  <w:num w:numId="5">
    <w:abstractNumId w:val="4"/>
  </w:num>
  <w:num w:numId="6">
    <w:abstractNumId w:val="11"/>
  </w:num>
  <w:num w:numId="7">
    <w:abstractNumId w:val="9"/>
  </w:num>
  <w:num w:numId="8">
    <w:abstractNumId w:val="5"/>
  </w:num>
  <w:num w:numId="9">
    <w:abstractNumId w:val="2"/>
  </w:num>
  <w:num w:numId="10">
    <w:abstractNumId w:val="0"/>
  </w:num>
  <w:num w:numId="11">
    <w:abstractNumId w:val="12"/>
  </w:num>
  <w:num w:numId="12">
    <w:abstractNumId w:val="8"/>
  </w:num>
  <w:num w:numId="13">
    <w:abstractNumId w:val="7"/>
  </w:num>
  <w:num w:numId="14">
    <w:abstractNumId w:val="3"/>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02A97"/>
    <w:rsid w:val="00010230"/>
    <w:rsid w:val="00011E1C"/>
    <w:rsid w:val="00013A3B"/>
    <w:rsid w:val="000159B5"/>
    <w:rsid w:val="00021CFF"/>
    <w:rsid w:val="0003120F"/>
    <w:rsid w:val="00033354"/>
    <w:rsid w:val="00035487"/>
    <w:rsid w:val="000363EC"/>
    <w:rsid w:val="000402C6"/>
    <w:rsid w:val="0004478D"/>
    <w:rsid w:val="00046FE3"/>
    <w:rsid w:val="000602EA"/>
    <w:rsid w:val="00060D39"/>
    <w:rsid w:val="0006132D"/>
    <w:rsid w:val="00066782"/>
    <w:rsid w:val="00070743"/>
    <w:rsid w:val="00070C58"/>
    <w:rsid w:val="000721EE"/>
    <w:rsid w:val="0007682A"/>
    <w:rsid w:val="00077CDD"/>
    <w:rsid w:val="0008034B"/>
    <w:rsid w:val="00084035"/>
    <w:rsid w:val="00084EE4"/>
    <w:rsid w:val="0009042D"/>
    <w:rsid w:val="00092B52"/>
    <w:rsid w:val="00096E6E"/>
    <w:rsid w:val="000A01A1"/>
    <w:rsid w:val="000A4C8E"/>
    <w:rsid w:val="000A64FB"/>
    <w:rsid w:val="000B4F7D"/>
    <w:rsid w:val="000B5BCD"/>
    <w:rsid w:val="000C73E7"/>
    <w:rsid w:val="000D0C0B"/>
    <w:rsid w:val="000D4780"/>
    <w:rsid w:val="000D4840"/>
    <w:rsid w:val="000D66B9"/>
    <w:rsid w:val="000D68A7"/>
    <w:rsid w:val="000F2069"/>
    <w:rsid w:val="000F2634"/>
    <w:rsid w:val="000F30F3"/>
    <w:rsid w:val="0010115F"/>
    <w:rsid w:val="0010179F"/>
    <w:rsid w:val="001026DD"/>
    <w:rsid w:val="00107E89"/>
    <w:rsid w:val="00110395"/>
    <w:rsid w:val="00110AE4"/>
    <w:rsid w:val="001142E8"/>
    <w:rsid w:val="00115774"/>
    <w:rsid w:val="001169CD"/>
    <w:rsid w:val="0012051B"/>
    <w:rsid w:val="00130D1D"/>
    <w:rsid w:val="00144194"/>
    <w:rsid w:val="001519B1"/>
    <w:rsid w:val="0015406A"/>
    <w:rsid w:val="00156001"/>
    <w:rsid w:val="00161A13"/>
    <w:rsid w:val="00161DBD"/>
    <w:rsid w:val="001626D0"/>
    <w:rsid w:val="00163E8F"/>
    <w:rsid w:val="0017149E"/>
    <w:rsid w:val="001809D2"/>
    <w:rsid w:val="00182549"/>
    <w:rsid w:val="00183153"/>
    <w:rsid w:val="00183317"/>
    <w:rsid w:val="00184614"/>
    <w:rsid w:val="00184B9A"/>
    <w:rsid w:val="00185B14"/>
    <w:rsid w:val="001A3461"/>
    <w:rsid w:val="001A3DEA"/>
    <w:rsid w:val="001A5672"/>
    <w:rsid w:val="001B23C1"/>
    <w:rsid w:val="001B3BE3"/>
    <w:rsid w:val="001C3B2A"/>
    <w:rsid w:val="001C745C"/>
    <w:rsid w:val="001D028E"/>
    <w:rsid w:val="001D1246"/>
    <w:rsid w:val="001D6886"/>
    <w:rsid w:val="001D6C58"/>
    <w:rsid w:val="001E0650"/>
    <w:rsid w:val="001E0A18"/>
    <w:rsid w:val="001E2030"/>
    <w:rsid w:val="001E37E0"/>
    <w:rsid w:val="001E7136"/>
    <w:rsid w:val="001E725C"/>
    <w:rsid w:val="001F1E17"/>
    <w:rsid w:val="001F54BA"/>
    <w:rsid w:val="001F6480"/>
    <w:rsid w:val="002103B9"/>
    <w:rsid w:val="002125FA"/>
    <w:rsid w:val="0021389F"/>
    <w:rsid w:val="0021411E"/>
    <w:rsid w:val="00214A4B"/>
    <w:rsid w:val="0022177C"/>
    <w:rsid w:val="00224C5B"/>
    <w:rsid w:val="002416DC"/>
    <w:rsid w:val="00242B05"/>
    <w:rsid w:val="00243F8B"/>
    <w:rsid w:val="00245A4F"/>
    <w:rsid w:val="00246F4F"/>
    <w:rsid w:val="00252F57"/>
    <w:rsid w:val="00256CEF"/>
    <w:rsid w:val="00260652"/>
    <w:rsid w:val="00267A2C"/>
    <w:rsid w:val="002715FD"/>
    <w:rsid w:val="00275D25"/>
    <w:rsid w:val="002763F0"/>
    <w:rsid w:val="00276F7A"/>
    <w:rsid w:val="002811D8"/>
    <w:rsid w:val="002846FC"/>
    <w:rsid w:val="00284B99"/>
    <w:rsid w:val="00285874"/>
    <w:rsid w:val="0028772D"/>
    <w:rsid w:val="002A11CA"/>
    <w:rsid w:val="002A2311"/>
    <w:rsid w:val="002A2371"/>
    <w:rsid w:val="002A4026"/>
    <w:rsid w:val="002B1244"/>
    <w:rsid w:val="002B1F9B"/>
    <w:rsid w:val="002B5304"/>
    <w:rsid w:val="002C48A3"/>
    <w:rsid w:val="002C4DDA"/>
    <w:rsid w:val="002D08AA"/>
    <w:rsid w:val="002D303A"/>
    <w:rsid w:val="002D3FF2"/>
    <w:rsid w:val="002D7629"/>
    <w:rsid w:val="002E121C"/>
    <w:rsid w:val="002E46D9"/>
    <w:rsid w:val="002E508B"/>
    <w:rsid w:val="002F3E6C"/>
    <w:rsid w:val="002F4FBC"/>
    <w:rsid w:val="002F5A95"/>
    <w:rsid w:val="002F6792"/>
    <w:rsid w:val="002F7243"/>
    <w:rsid w:val="00302482"/>
    <w:rsid w:val="00305B58"/>
    <w:rsid w:val="00311CAA"/>
    <w:rsid w:val="00312959"/>
    <w:rsid w:val="00315474"/>
    <w:rsid w:val="00316728"/>
    <w:rsid w:val="0032358D"/>
    <w:rsid w:val="0034367C"/>
    <w:rsid w:val="00344394"/>
    <w:rsid w:val="00344D49"/>
    <w:rsid w:val="0037148E"/>
    <w:rsid w:val="00372363"/>
    <w:rsid w:val="00374B24"/>
    <w:rsid w:val="00375670"/>
    <w:rsid w:val="00375814"/>
    <w:rsid w:val="00387C89"/>
    <w:rsid w:val="00390003"/>
    <w:rsid w:val="00392C61"/>
    <w:rsid w:val="003A40AB"/>
    <w:rsid w:val="003A5A82"/>
    <w:rsid w:val="003A615C"/>
    <w:rsid w:val="003A7318"/>
    <w:rsid w:val="003A7C48"/>
    <w:rsid w:val="003B4124"/>
    <w:rsid w:val="003C038C"/>
    <w:rsid w:val="003C14BF"/>
    <w:rsid w:val="003C6ABB"/>
    <w:rsid w:val="003D62B1"/>
    <w:rsid w:val="003E20C2"/>
    <w:rsid w:val="003E2185"/>
    <w:rsid w:val="003E294B"/>
    <w:rsid w:val="003F633E"/>
    <w:rsid w:val="003F6B89"/>
    <w:rsid w:val="003F7DC8"/>
    <w:rsid w:val="00411F6B"/>
    <w:rsid w:val="004200B3"/>
    <w:rsid w:val="00424EEC"/>
    <w:rsid w:val="00437C0A"/>
    <w:rsid w:val="00443A1B"/>
    <w:rsid w:val="004458FE"/>
    <w:rsid w:val="0044697B"/>
    <w:rsid w:val="0045072B"/>
    <w:rsid w:val="00451B89"/>
    <w:rsid w:val="004534D6"/>
    <w:rsid w:val="004537FE"/>
    <w:rsid w:val="00453B4D"/>
    <w:rsid w:val="00454143"/>
    <w:rsid w:val="00454988"/>
    <w:rsid w:val="00457E12"/>
    <w:rsid w:val="004604FF"/>
    <w:rsid w:val="00466236"/>
    <w:rsid w:val="00467C82"/>
    <w:rsid w:val="004775B2"/>
    <w:rsid w:val="00487288"/>
    <w:rsid w:val="0048762E"/>
    <w:rsid w:val="00492FE1"/>
    <w:rsid w:val="00493014"/>
    <w:rsid w:val="004932DB"/>
    <w:rsid w:val="00495A84"/>
    <w:rsid w:val="004A05C2"/>
    <w:rsid w:val="004A2270"/>
    <w:rsid w:val="004A2487"/>
    <w:rsid w:val="004A5A0A"/>
    <w:rsid w:val="004A6632"/>
    <w:rsid w:val="004B0C18"/>
    <w:rsid w:val="004B6A24"/>
    <w:rsid w:val="004D2391"/>
    <w:rsid w:val="004D3548"/>
    <w:rsid w:val="004D59DC"/>
    <w:rsid w:val="004E064E"/>
    <w:rsid w:val="004E0954"/>
    <w:rsid w:val="004E3618"/>
    <w:rsid w:val="004E7D91"/>
    <w:rsid w:val="004F3811"/>
    <w:rsid w:val="005023FE"/>
    <w:rsid w:val="00502404"/>
    <w:rsid w:val="00503537"/>
    <w:rsid w:val="00505139"/>
    <w:rsid w:val="00511393"/>
    <w:rsid w:val="00511660"/>
    <w:rsid w:val="005233F2"/>
    <w:rsid w:val="005245B3"/>
    <w:rsid w:val="00526929"/>
    <w:rsid w:val="00533BA4"/>
    <w:rsid w:val="00536D1C"/>
    <w:rsid w:val="005370A5"/>
    <w:rsid w:val="00542C17"/>
    <w:rsid w:val="005430DF"/>
    <w:rsid w:val="005562AF"/>
    <w:rsid w:val="00566720"/>
    <w:rsid w:val="00570307"/>
    <w:rsid w:val="005739A2"/>
    <w:rsid w:val="00573C0B"/>
    <w:rsid w:val="005A060C"/>
    <w:rsid w:val="005A060D"/>
    <w:rsid w:val="005A5B47"/>
    <w:rsid w:val="005A647F"/>
    <w:rsid w:val="005B61EB"/>
    <w:rsid w:val="005C2E86"/>
    <w:rsid w:val="005C5CA7"/>
    <w:rsid w:val="005D0556"/>
    <w:rsid w:val="005D0724"/>
    <w:rsid w:val="005D4287"/>
    <w:rsid w:val="005E10F1"/>
    <w:rsid w:val="005E21F1"/>
    <w:rsid w:val="005F3AB3"/>
    <w:rsid w:val="005F62EA"/>
    <w:rsid w:val="0060278F"/>
    <w:rsid w:val="006118AC"/>
    <w:rsid w:val="006137BE"/>
    <w:rsid w:val="006155E9"/>
    <w:rsid w:val="0062212D"/>
    <w:rsid w:val="006222D3"/>
    <w:rsid w:val="00622522"/>
    <w:rsid w:val="006232D5"/>
    <w:rsid w:val="0062373D"/>
    <w:rsid w:val="00632B24"/>
    <w:rsid w:val="00635AAC"/>
    <w:rsid w:val="00640A14"/>
    <w:rsid w:val="00643CEE"/>
    <w:rsid w:val="0066208F"/>
    <w:rsid w:val="00672475"/>
    <w:rsid w:val="006724FA"/>
    <w:rsid w:val="0067468E"/>
    <w:rsid w:val="0067508E"/>
    <w:rsid w:val="006773C7"/>
    <w:rsid w:val="00677C9E"/>
    <w:rsid w:val="00691C84"/>
    <w:rsid w:val="006972EB"/>
    <w:rsid w:val="006A0B33"/>
    <w:rsid w:val="006A588D"/>
    <w:rsid w:val="006B0EF3"/>
    <w:rsid w:val="006B2A31"/>
    <w:rsid w:val="006B4073"/>
    <w:rsid w:val="006B4D13"/>
    <w:rsid w:val="006C05E6"/>
    <w:rsid w:val="006D5636"/>
    <w:rsid w:val="006D7A6B"/>
    <w:rsid w:val="006E1132"/>
    <w:rsid w:val="006E199A"/>
    <w:rsid w:val="006E3734"/>
    <w:rsid w:val="006E5A79"/>
    <w:rsid w:val="006F4551"/>
    <w:rsid w:val="007009A5"/>
    <w:rsid w:val="00706889"/>
    <w:rsid w:val="0070735C"/>
    <w:rsid w:val="00715502"/>
    <w:rsid w:val="00717748"/>
    <w:rsid w:val="00724ECF"/>
    <w:rsid w:val="0072739C"/>
    <w:rsid w:val="007275EC"/>
    <w:rsid w:val="00730E1D"/>
    <w:rsid w:val="007311DA"/>
    <w:rsid w:val="00740585"/>
    <w:rsid w:val="007409A4"/>
    <w:rsid w:val="00742237"/>
    <w:rsid w:val="00746CC2"/>
    <w:rsid w:val="00751779"/>
    <w:rsid w:val="0075227C"/>
    <w:rsid w:val="007537FB"/>
    <w:rsid w:val="00760746"/>
    <w:rsid w:val="007647D7"/>
    <w:rsid w:val="007665FD"/>
    <w:rsid w:val="00770A48"/>
    <w:rsid w:val="00770C9E"/>
    <w:rsid w:val="0077170C"/>
    <w:rsid w:val="00773AF3"/>
    <w:rsid w:val="00773DA1"/>
    <w:rsid w:val="00777D59"/>
    <w:rsid w:val="00790D0C"/>
    <w:rsid w:val="0079516B"/>
    <w:rsid w:val="007A250A"/>
    <w:rsid w:val="007A3AC2"/>
    <w:rsid w:val="007B0331"/>
    <w:rsid w:val="007B733B"/>
    <w:rsid w:val="007B7E3C"/>
    <w:rsid w:val="007C2043"/>
    <w:rsid w:val="007C7752"/>
    <w:rsid w:val="007D03A0"/>
    <w:rsid w:val="007D490B"/>
    <w:rsid w:val="007D4F7C"/>
    <w:rsid w:val="007D6A5D"/>
    <w:rsid w:val="007E1254"/>
    <w:rsid w:val="007F1848"/>
    <w:rsid w:val="007F1ABD"/>
    <w:rsid w:val="007F23C7"/>
    <w:rsid w:val="007F35E1"/>
    <w:rsid w:val="00802681"/>
    <w:rsid w:val="00812CA8"/>
    <w:rsid w:val="0082754E"/>
    <w:rsid w:val="00832315"/>
    <w:rsid w:val="00835370"/>
    <w:rsid w:val="008408DC"/>
    <w:rsid w:val="008426D6"/>
    <w:rsid w:val="008466E1"/>
    <w:rsid w:val="00847595"/>
    <w:rsid w:val="00851D9E"/>
    <w:rsid w:val="00854A60"/>
    <w:rsid w:val="00864D56"/>
    <w:rsid w:val="0087101A"/>
    <w:rsid w:val="00872907"/>
    <w:rsid w:val="00874725"/>
    <w:rsid w:val="00880147"/>
    <w:rsid w:val="008855C8"/>
    <w:rsid w:val="008908AD"/>
    <w:rsid w:val="00893BA9"/>
    <w:rsid w:val="008A32AD"/>
    <w:rsid w:val="008A5136"/>
    <w:rsid w:val="008A55FA"/>
    <w:rsid w:val="008A603E"/>
    <w:rsid w:val="008B1015"/>
    <w:rsid w:val="008C30AF"/>
    <w:rsid w:val="008C4D7C"/>
    <w:rsid w:val="008D0F5F"/>
    <w:rsid w:val="008D21C4"/>
    <w:rsid w:val="008E251C"/>
    <w:rsid w:val="008E521D"/>
    <w:rsid w:val="008E681E"/>
    <w:rsid w:val="008F1522"/>
    <w:rsid w:val="008F25B1"/>
    <w:rsid w:val="008F34C9"/>
    <w:rsid w:val="008F49B0"/>
    <w:rsid w:val="008F6ACB"/>
    <w:rsid w:val="0090484B"/>
    <w:rsid w:val="00910AE2"/>
    <w:rsid w:val="00913C29"/>
    <w:rsid w:val="0092239A"/>
    <w:rsid w:val="00922434"/>
    <w:rsid w:val="00923FEB"/>
    <w:rsid w:val="00931BC5"/>
    <w:rsid w:val="0093200C"/>
    <w:rsid w:val="00945304"/>
    <w:rsid w:val="0095568A"/>
    <w:rsid w:val="00970348"/>
    <w:rsid w:val="009710A6"/>
    <w:rsid w:val="00974036"/>
    <w:rsid w:val="0098099E"/>
    <w:rsid w:val="00985BC9"/>
    <w:rsid w:val="00991AA6"/>
    <w:rsid w:val="009931CE"/>
    <w:rsid w:val="00993E71"/>
    <w:rsid w:val="00997A28"/>
    <w:rsid w:val="009A36D7"/>
    <w:rsid w:val="009A47EC"/>
    <w:rsid w:val="009B21B4"/>
    <w:rsid w:val="009B3AE2"/>
    <w:rsid w:val="009B6013"/>
    <w:rsid w:val="009C4835"/>
    <w:rsid w:val="009C6299"/>
    <w:rsid w:val="009C6D12"/>
    <w:rsid w:val="009C7D6F"/>
    <w:rsid w:val="009D092E"/>
    <w:rsid w:val="009D2C69"/>
    <w:rsid w:val="009D44AB"/>
    <w:rsid w:val="009E0BA9"/>
    <w:rsid w:val="009F46D5"/>
    <w:rsid w:val="009F7999"/>
    <w:rsid w:val="00A11DC0"/>
    <w:rsid w:val="00A1664D"/>
    <w:rsid w:val="00A20038"/>
    <w:rsid w:val="00A22387"/>
    <w:rsid w:val="00A227B8"/>
    <w:rsid w:val="00A24531"/>
    <w:rsid w:val="00A24DB6"/>
    <w:rsid w:val="00A304D7"/>
    <w:rsid w:val="00A345A4"/>
    <w:rsid w:val="00A34FFE"/>
    <w:rsid w:val="00A354AC"/>
    <w:rsid w:val="00A41BB6"/>
    <w:rsid w:val="00A41E15"/>
    <w:rsid w:val="00A42C45"/>
    <w:rsid w:val="00A4418E"/>
    <w:rsid w:val="00A442E1"/>
    <w:rsid w:val="00A44D64"/>
    <w:rsid w:val="00A525C3"/>
    <w:rsid w:val="00A5326A"/>
    <w:rsid w:val="00A546E4"/>
    <w:rsid w:val="00A568C0"/>
    <w:rsid w:val="00A62D85"/>
    <w:rsid w:val="00A639D4"/>
    <w:rsid w:val="00A64297"/>
    <w:rsid w:val="00A6556A"/>
    <w:rsid w:val="00A65B05"/>
    <w:rsid w:val="00A72B32"/>
    <w:rsid w:val="00A74D2E"/>
    <w:rsid w:val="00A75672"/>
    <w:rsid w:val="00A76960"/>
    <w:rsid w:val="00A774C7"/>
    <w:rsid w:val="00A80FFC"/>
    <w:rsid w:val="00A816B1"/>
    <w:rsid w:val="00A828B4"/>
    <w:rsid w:val="00A84072"/>
    <w:rsid w:val="00A84A3B"/>
    <w:rsid w:val="00A91F7D"/>
    <w:rsid w:val="00A94160"/>
    <w:rsid w:val="00A96EF3"/>
    <w:rsid w:val="00A97BBE"/>
    <w:rsid w:val="00AA06B9"/>
    <w:rsid w:val="00AA09AD"/>
    <w:rsid w:val="00AB2DD3"/>
    <w:rsid w:val="00AC70FF"/>
    <w:rsid w:val="00AC7BBD"/>
    <w:rsid w:val="00AD3468"/>
    <w:rsid w:val="00AD3C67"/>
    <w:rsid w:val="00AD537F"/>
    <w:rsid w:val="00AD7F43"/>
    <w:rsid w:val="00AF16B2"/>
    <w:rsid w:val="00AF326E"/>
    <w:rsid w:val="00AF437D"/>
    <w:rsid w:val="00AF46CF"/>
    <w:rsid w:val="00AF5F85"/>
    <w:rsid w:val="00B0082E"/>
    <w:rsid w:val="00B15BD5"/>
    <w:rsid w:val="00B20A2B"/>
    <w:rsid w:val="00B217C4"/>
    <w:rsid w:val="00B2497C"/>
    <w:rsid w:val="00B26A6C"/>
    <w:rsid w:val="00B26A98"/>
    <w:rsid w:val="00B30A67"/>
    <w:rsid w:val="00B30C66"/>
    <w:rsid w:val="00B33619"/>
    <w:rsid w:val="00B374DE"/>
    <w:rsid w:val="00B4063B"/>
    <w:rsid w:val="00B474CA"/>
    <w:rsid w:val="00B51659"/>
    <w:rsid w:val="00B5430C"/>
    <w:rsid w:val="00B5722F"/>
    <w:rsid w:val="00B57263"/>
    <w:rsid w:val="00B80350"/>
    <w:rsid w:val="00B85B17"/>
    <w:rsid w:val="00B905EB"/>
    <w:rsid w:val="00B955D2"/>
    <w:rsid w:val="00B97A95"/>
    <w:rsid w:val="00BA1876"/>
    <w:rsid w:val="00BA357E"/>
    <w:rsid w:val="00BA620C"/>
    <w:rsid w:val="00BA6213"/>
    <w:rsid w:val="00BA7F2D"/>
    <w:rsid w:val="00BA7F41"/>
    <w:rsid w:val="00BB3999"/>
    <w:rsid w:val="00BB6A60"/>
    <w:rsid w:val="00BB6C66"/>
    <w:rsid w:val="00BC5B52"/>
    <w:rsid w:val="00BC61D0"/>
    <w:rsid w:val="00BC7711"/>
    <w:rsid w:val="00BD0E7E"/>
    <w:rsid w:val="00BD1E43"/>
    <w:rsid w:val="00BD36FF"/>
    <w:rsid w:val="00BD5112"/>
    <w:rsid w:val="00BE2059"/>
    <w:rsid w:val="00BE6266"/>
    <w:rsid w:val="00BE7A54"/>
    <w:rsid w:val="00BF1692"/>
    <w:rsid w:val="00BF22E7"/>
    <w:rsid w:val="00BF2CC1"/>
    <w:rsid w:val="00BF3493"/>
    <w:rsid w:val="00C02C32"/>
    <w:rsid w:val="00C02FE6"/>
    <w:rsid w:val="00C1008D"/>
    <w:rsid w:val="00C11160"/>
    <w:rsid w:val="00C11AFE"/>
    <w:rsid w:val="00C13CDB"/>
    <w:rsid w:val="00C20A49"/>
    <w:rsid w:val="00C21306"/>
    <w:rsid w:val="00C25446"/>
    <w:rsid w:val="00C259C5"/>
    <w:rsid w:val="00C3107A"/>
    <w:rsid w:val="00C31604"/>
    <w:rsid w:val="00C32C9A"/>
    <w:rsid w:val="00C3687E"/>
    <w:rsid w:val="00C40D98"/>
    <w:rsid w:val="00C423E3"/>
    <w:rsid w:val="00C4274F"/>
    <w:rsid w:val="00C46259"/>
    <w:rsid w:val="00C47850"/>
    <w:rsid w:val="00C4798E"/>
    <w:rsid w:val="00C524B4"/>
    <w:rsid w:val="00C55CA2"/>
    <w:rsid w:val="00C63DC5"/>
    <w:rsid w:val="00C63FD6"/>
    <w:rsid w:val="00C711B4"/>
    <w:rsid w:val="00C723C7"/>
    <w:rsid w:val="00C7252B"/>
    <w:rsid w:val="00C73A4E"/>
    <w:rsid w:val="00C73BC7"/>
    <w:rsid w:val="00C7446A"/>
    <w:rsid w:val="00C746C6"/>
    <w:rsid w:val="00C75CA9"/>
    <w:rsid w:val="00C77C37"/>
    <w:rsid w:val="00C80088"/>
    <w:rsid w:val="00C80F67"/>
    <w:rsid w:val="00C853E0"/>
    <w:rsid w:val="00C91729"/>
    <w:rsid w:val="00C91B1E"/>
    <w:rsid w:val="00C927BE"/>
    <w:rsid w:val="00C94859"/>
    <w:rsid w:val="00C96D2E"/>
    <w:rsid w:val="00C974D3"/>
    <w:rsid w:val="00CA399B"/>
    <w:rsid w:val="00CA73BE"/>
    <w:rsid w:val="00CB23CA"/>
    <w:rsid w:val="00CB694A"/>
    <w:rsid w:val="00CB728C"/>
    <w:rsid w:val="00CC1C6F"/>
    <w:rsid w:val="00CC797B"/>
    <w:rsid w:val="00CD0971"/>
    <w:rsid w:val="00CD450A"/>
    <w:rsid w:val="00CD48EF"/>
    <w:rsid w:val="00CD5543"/>
    <w:rsid w:val="00CD7736"/>
    <w:rsid w:val="00CE59EB"/>
    <w:rsid w:val="00CF1893"/>
    <w:rsid w:val="00CF68E0"/>
    <w:rsid w:val="00D0014F"/>
    <w:rsid w:val="00D01E4F"/>
    <w:rsid w:val="00D02B8C"/>
    <w:rsid w:val="00D05E40"/>
    <w:rsid w:val="00D06FAE"/>
    <w:rsid w:val="00D12AFB"/>
    <w:rsid w:val="00D17C8B"/>
    <w:rsid w:val="00D17E4A"/>
    <w:rsid w:val="00D21D46"/>
    <w:rsid w:val="00D22556"/>
    <w:rsid w:val="00D25D52"/>
    <w:rsid w:val="00D25FDB"/>
    <w:rsid w:val="00D3190F"/>
    <w:rsid w:val="00D31F4A"/>
    <w:rsid w:val="00D34F29"/>
    <w:rsid w:val="00D41996"/>
    <w:rsid w:val="00D45F9E"/>
    <w:rsid w:val="00D5081B"/>
    <w:rsid w:val="00D5383B"/>
    <w:rsid w:val="00D54B47"/>
    <w:rsid w:val="00D54D70"/>
    <w:rsid w:val="00D60DC9"/>
    <w:rsid w:val="00D61C3A"/>
    <w:rsid w:val="00D6207C"/>
    <w:rsid w:val="00D72230"/>
    <w:rsid w:val="00D82182"/>
    <w:rsid w:val="00D85A5D"/>
    <w:rsid w:val="00D920EB"/>
    <w:rsid w:val="00D92E5F"/>
    <w:rsid w:val="00D92EF8"/>
    <w:rsid w:val="00D95A6F"/>
    <w:rsid w:val="00D96118"/>
    <w:rsid w:val="00DA5402"/>
    <w:rsid w:val="00DA5601"/>
    <w:rsid w:val="00DB153A"/>
    <w:rsid w:val="00DB194F"/>
    <w:rsid w:val="00DB58EF"/>
    <w:rsid w:val="00DB7FCA"/>
    <w:rsid w:val="00DC4A31"/>
    <w:rsid w:val="00DD156E"/>
    <w:rsid w:val="00DD4088"/>
    <w:rsid w:val="00DD6149"/>
    <w:rsid w:val="00DE1BF2"/>
    <w:rsid w:val="00DE267D"/>
    <w:rsid w:val="00DE29A2"/>
    <w:rsid w:val="00DF0160"/>
    <w:rsid w:val="00DF15D8"/>
    <w:rsid w:val="00E0190B"/>
    <w:rsid w:val="00E035B5"/>
    <w:rsid w:val="00E07CB2"/>
    <w:rsid w:val="00E10E79"/>
    <w:rsid w:val="00E146D6"/>
    <w:rsid w:val="00E16660"/>
    <w:rsid w:val="00E17605"/>
    <w:rsid w:val="00E17D8E"/>
    <w:rsid w:val="00E27C12"/>
    <w:rsid w:val="00E333C9"/>
    <w:rsid w:val="00E37635"/>
    <w:rsid w:val="00E45FB7"/>
    <w:rsid w:val="00E46C71"/>
    <w:rsid w:val="00E477E9"/>
    <w:rsid w:val="00E50A14"/>
    <w:rsid w:val="00E51B99"/>
    <w:rsid w:val="00E56A91"/>
    <w:rsid w:val="00E570AE"/>
    <w:rsid w:val="00E57B25"/>
    <w:rsid w:val="00E57CD8"/>
    <w:rsid w:val="00E61206"/>
    <w:rsid w:val="00E61E7F"/>
    <w:rsid w:val="00E64136"/>
    <w:rsid w:val="00E66560"/>
    <w:rsid w:val="00E72F90"/>
    <w:rsid w:val="00E732DE"/>
    <w:rsid w:val="00E73F69"/>
    <w:rsid w:val="00E75F9A"/>
    <w:rsid w:val="00E81E92"/>
    <w:rsid w:val="00E83CDD"/>
    <w:rsid w:val="00E84A92"/>
    <w:rsid w:val="00E8564D"/>
    <w:rsid w:val="00E938CA"/>
    <w:rsid w:val="00E94EF4"/>
    <w:rsid w:val="00E97C0E"/>
    <w:rsid w:val="00E97C47"/>
    <w:rsid w:val="00EA421F"/>
    <w:rsid w:val="00EA4350"/>
    <w:rsid w:val="00EC02B3"/>
    <w:rsid w:val="00EC4CE9"/>
    <w:rsid w:val="00ED1C76"/>
    <w:rsid w:val="00EE176E"/>
    <w:rsid w:val="00EF1D0D"/>
    <w:rsid w:val="00EF3513"/>
    <w:rsid w:val="00EF3C99"/>
    <w:rsid w:val="00EF7D74"/>
    <w:rsid w:val="00F00441"/>
    <w:rsid w:val="00F064ED"/>
    <w:rsid w:val="00F10434"/>
    <w:rsid w:val="00F13E04"/>
    <w:rsid w:val="00F14263"/>
    <w:rsid w:val="00F163A1"/>
    <w:rsid w:val="00F16686"/>
    <w:rsid w:val="00F207FA"/>
    <w:rsid w:val="00F23696"/>
    <w:rsid w:val="00F2533E"/>
    <w:rsid w:val="00F26DE2"/>
    <w:rsid w:val="00F27D3B"/>
    <w:rsid w:val="00F322A4"/>
    <w:rsid w:val="00F3363C"/>
    <w:rsid w:val="00F3685E"/>
    <w:rsid w:val="00F36CA7"/>
    <w:rsid w:val="00F44783"/>
    <w:rsid w:val="00F45290"/>
    <w:rsid w:val="00F50F3E"/>
    <w:rsid w:val="00F522EC"/>
    <w:rsid w:val="00F5253D"/>
    <w:rsid w:val="00F52578"/>
    <w:rsid w:val="00F669AB"/>
    <w:rsid w:val="00F7222E"/>
    <w:rsid w:val="00F76254"/>
    <w:rsid w:val="00F77FAA"/>
    <w:rsid w:val="00F8235F"/>
    <w:rsid w:val="00F83B12"/>
    <w:rsid w:val="00F87926"/>
    <w:rsid w:val="00F9052C"/>
    <w:rsid w:val="00F90A64"/>
    <w:rsid w:val="00F943A8"/>
    <w:rsid w:val="00FA0967"/>
    <w:rsid w:val="00FA0EBA"/>
    <w:rsid w:val="00FA14CB"/>
    <w:rsid w:val="00FA3256"/>
    <w:rsid w:val="00FB1C2C"/>
    <w:rsid w:val="00FB27F0"/>
    <w:rsid w:val="00FB3FED"/>
    <w:rsid w:val="00FB7578"/>
    <w:rsid w:val="00FD5A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51DF1172-20EA-45BF-A875-DD899939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7A54"/>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jpe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github.com/rolyhudson/climacolombia.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hyperlink" Target="https://github.com/rolyhudson/griddedClimateDataProcessing.git" TargetMode="Externa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hyperlink" Target="https://en.wikipedia.org/wiki/URL" TargetMode="Externa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comments" Target="comment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rolyhudson/climacolombia.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54778-7A2F-4C37-BFBC-ACFF88926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4</TotalTime>
  <Pages>61</Pages>
  <Words>39390</Words>
  <Characters>224524</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65</cp:revision>
  <dcterms:created xsi:type="dcterms:W3CDTF">2018-10-16T19:16:00Z</dcterms:created>
  <dcterms:modified xsi:type="dcterms:W3CDTF">2018-10-22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